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698B9D" w14:textId="3782AC72" w:rsidR="003D553E" w:rsidRDefault="001C3264" w:rsidP="0051783F">
      <w:pPr>
        <w:spacing w:line="360" w:lineRule="auto"/>
        <w:rPr>
          <w:b/>
          <w:bCs/>
          <w:sz w:val="28"/>
          <w:szCs w:val="28"/>
        </w:rPr>
      </w:pPr>
      <w:r>
        <w:rPr>
          <w:b/>
          <w:bCs/>
          <w:sz w:val="28"/>
          <w:szCs w:val="28"/>
        </w:rPr>
        <w:t>Optimi</w:t>
      </w:r>
      <w:r w:rsidR="00F63071">
        <w:rPr>
          <w:b/>
          <w:bCs/>
          <w:sz w:val="28"/>
          <w:szCs w:val="28"/>
        </w:rPr>
        <w:t>sing</w:t>
      </w:r>
      <w:r>
        <w:rPr>
          <w:b/>
          <w:bCs/>
          <w:sz w:val="28"/>
          <w:szCs w:val="28"/>
        </w:rPr>
        <w:t xml:space="preserve"> an evolutionary experiment to evolve nitrogen</w:t>
      </w:r>
      <w:r w:rsidR="00F63071">
        <w:rPr>
          <w:b/>
          <w:bCs/>
          <w:sz w:val="28"/>
          <w:szCs w:val="28"/>
        </w:rPr>
        <w:t>-</w:t>
      </w:r>
      <w:r w:rsidR="002C0C3B">
        <w:rPr>
          <w:b/>
          <w:bCs/>
          <w:sz w:val="28"/>
          <w:szCs w:val="28"/>
        </w:rPr>
        <w:t>fixing legume</w:t>
      </w:r>
      <w:r w:rsidR="00C05874">
        <w:rPr>
          <w:b/>
          <w:bCs/>
          <w:sz w:val="28"/>
          <w:szCs w:val="28"/>
        </w:rPr>
        <w:t xml:space="preserve"> symbiosis </w:t>
      </w:r>
      <w:r>
        <w:rPr>
          <w:b/>
          <w:bCs/>
          <w:sz w:val="28"/>
          <w:szCs w:val="28"/>
        </w:rPr>
        <w:t xml:space="preserve">in </w:t>
      </w:r>
      <w:r w:rsidRPr="001C3264">
        <w:rPr>
          <w:b/>
          <w:bCs/>
          <w:i/>
          <w:iCs/>
          <w:sz w:val="28"/>
          <w:szCs w:val="28"/>
        </w:rPr>
        <w:t>Mesorhizobium australicum</w:t>
      </w:r>
      <w:r>
        <w:rPr>
          <w:b/>
          <w:bCs/>
          <w:sz w:val="28"/>
          <w:szCs w:val="28"/>
        </w:rPr>
        <w:t xml:space="preserve"> BR1-1-5</w:t>
      </w:r>
      <w:r w:rsidR="002C0C3B">
        <w:rPr>
          <w:b/>
          <w:bCs/>
          <w:sz w:val="28"/>
          <w:szCs w:val="28"/>
        </w:rPr>
        <w:t>x</w:t>
      </w:r>
      <w:r>
        <w:rPr>
          <w:b/>
          <w:bCs/>
          <w:sz w:val="28"/>
          <w:szCs w:val="28"/>
        </w:rPr>
        <w:t>ICE</w:t>
      </w:r>
      <w:r w:rsidRPr="001C3264">
        <w:rPr>
          <w:b/>
          <w:bCs/>
          <w:i/>
          <w:iCs/>
          <w:sz w:val="28"/>
          <w:szCs w:val="28"/>
        </w:rPr>
        <w:t>Ml</w:t>
      </w:r>
      <w:r>
        <w:rPr>
          <w:b/>
          <w:bCs/>
          <w:sz w:val="28"/>
          <w:szCs w:val="28"/>
        </w:rPr>
        <w:t>Sym</w:t>
      </w:r>
    </w:p>
    <w:p w14:paraId="715D440D" w14:textId="52782654" w:rsidR="0051783F" w:rsidRPr="001E5045" w:rsidRDefault="0051783F" w:rsidP="0051783F">
      <w:pPr>
        <w:spacing w:line="360" w:lineRule="auto"/>
        <w:rPr>
          <w:sz w:val="22"/>
          <w:szCs w:val="22"/>
        </w:rPr>
      </w:pPr>
      <w:r w:rsidRPr="001E5045">
        <w:rPr>
          <w:sz w:val="22"/>
          <w:szCs w:val="22"/>
        </w:rPr>
        <w:t>Isaak Salami</w:t>
      </w:r>
    </w:p>
    <w:p w14:paraId="68098620" w14:textId="77777777" w:rsidR="00AB020F" w:rsidRDefault="00AB020F" w:rsidP="0051783F">
      <w:pPr>
        <w:spacing w:line="360" w:lineRule="auto"/>
        <w:rPr>
          <w:b/>
          <w:bCs/>
          <w:sz w:val="26"/>
          <w:szCs w:val="26"/>
        </w:rPr>
      </w:pPr>
    </w:p>
    <w:p w14:paraId="62674FCB" w14:textId="77777777" w:rsidR="00FE4629" w:rsidRDefault="00FE4629" w:rsidP="0051783F">
      <w:pPr>
        <w:spacing w:line="360" w:lineRule="auto"/>
        <w:rPr>
          <w:b/>
          <w:bCs/>
          <w:sz w:val="26"/>
          <w:szCs w:val="26"/>
        </w:rPr>
      </w:pPr>
    </w:p>
    <w:p w14:paraId="40E7C6AB" w14:textId="19803F4F" w:rsidR="00E35697" w:rsidRPr="00E35697" w:rsidRDefault="00E35697" w:rsidP="0051783F">
      <w:pPr>
        <w:spacing w:line="360" w:lineRule="auto"/>
        <w:rPr>
          <w:b/>
          <w:bCs/>
          <w:sz w:val="26"/>
          <w:szCs w:val="26"/>
        </w:rPr>
      </w:pPr>
      <w:r w:rsidRPr="00F9189C">
        <w:rPr>
          <w:b/>
          <w:bCs/>
          <w:sz w:val="26"/>
          <w:szCs w:val="26"/>
        </w:rPr>
        <w:t>Abstract</w:t>
      </w:r>
    </w:p>
    <w:p w14:paraId="247BDB99" w14:textId="58658CC1" w:rsidR="00E35697" w:rsidRPr="00C54E54" w:rsidRDefault="00733B00" w:rsidP="0051783F">
      <w:pPr>
        <w:spacing w:line="360" w:lineRule="auto"/>
      </w:pPr>
      <w:r w:rsidRPr="00FA0899">
        <w:rPr>
          <w:i/>
          <w:iCs/>
        </w:rPr>
        <w:t>Mesorhizobia</w:t>
      </w:r>
      <w:r w:rsidRPr="00FA0899">
        <w:t xml:space="preserve"> are soil bacteria able to establish a nitrogen-fixing symbiosis with legumes. During the symbiosis, </w:t>
      </w:r>
      <w:r w:rsidR="00644C75" w:rsidRPr="00FA0899">
        <w:t xml:space="preserve">they </w:t>
      </w:r>
      <w:r w:rsidRPr="00FA0899">
        <w:t>induce</w:t>
      </w:r>
      <w:r w:rsidR="00644C75" w:rsidRPr="00FA0899">
        <w:t xml:space="preserve"> </w:t>
      </w:r>
      <w:r w:rsidRPr="00FA0899">
        <w:t>formation of root nodules within which they fix atmospheric nitrogen and convert it to ammonia</w:t>
      </w:r>
      <w:r w:rsidR="0013120D" w:rsidRPr="00FA0899">
        <w:t>. This nitrogenous compound is</w:t>
      </w:r>
      <w:r w:rsidRPr="00FA0899">
        <w:t xml:space="preserve"> assimilated </w:t>
      </w:r>
      <w:r w:rsidR="0013120D" w:rsidRPr="00FA0899">
        <w:t xml:space="preserve">into the host legume where it promotes plant growth. </w:t>
      </w:r>
      <w:r w:rsidRPr="00FA0899">
        <w:t xml:space="preserve">In </w:t>
      </w:r>
      <w:r w:rsidR="00E1254B" w:rsidRPr="00FA0899">
        <w:rPr>
          <w:i/>
          <w:iCs/>
        </w:rPr>
        <w:t>M</w:t>
      </w:r>
      <w:r w:rsidRPr="00FA0899">
        <w:rPr>
          <w:i/>
          <w:iCs/>
        </w:rPr>
        <w:t>esorhizobia</w:t>
      </w:r>
      <w:r w:rsidRPr="00FA0899">
        <w:t xml:space="preserve">, the genes that encode for such symbiosis are harboured by mobile genetic elements called integrative and conjugative elements (ICESyms). Transfer of ICESyms into non-symbiotic </w:t>
      </w:r>
      <w:r w:rsidR="00E1254B" w:rsidRPr="00FA0899">
        <w:rPr>
          <w:i/>
          <w:iCs/>
        </w:rPr>
        <w:t>M</w:t>
      </w:r>
      <w:r w:rsidRPr="00FA0899">
        <w:rPr>
          <w:i/>
          <w:iCs/>
        </w:rPr>
        <w:t>esorhizobia</w:t>
      </w:r>
      <w:r w:rsidRPr="00FA0899">
        <w:t xml:space="preserve"> can transform them in</w:t>
      </w:r>
      <w:r w:rsidR="00B25BB7">
        <w:t>to</w:t>
      </w:r>
      <w:r w:rsidRPr="00FA0899">
        <w:t xml:space="preserve"> legume symbionts</w:t>
      </w:r>
      <w:r w:rsidR="00CC48E9" w:rsidRPr="00FA0899">
        <w:t>. H</w:t>
      </w:r>
      <w:r w:rsidRPr="00FA0899">
        <w:t>owever</w:t>
      </w:r>
      <w:r w:rsidR="00B25BB7">
        <w:t xml:space="preserve">, </w:t>
      </w:r>
      <w:r w:rsidRPr="00FA0899">
        <w:t>the acquisition of the ICESyms does not always transform the recipient in</w:t>
      </w:r>
      <w:r w:rsidR="00B25BB7">
        <w:t>to</w:t>
      </w:r>
      <w:r w:rsidRPr="00FA0899">
        <w:t xml:space="preserve"> symbiont able to fix nitrogen</w:t>
      </w:r>
      <w:r w:rsidR="000F5E38" w:rsidRPr="00FA0899">
        <w:t xml:space="preserve">. </w:t>
      </w:r>
      <w:r w:rsidR="00A16759" w:rsidRPr="00FA0899">
        <w:t xml:space="preserve">This </w:t>
      </w:r>
      <w:r w:rsidR="00F63071" w:rsidRPr="00FA0899">
        <w:t>placement project</w:t>
      </w:r>
      <w:r w:rsidR="00A16759" w:rsidRPr="00FA0899">
        <w:t xml:space="preserve"> aim</w:t>
      </w:r>
      <w:r w:rsidR="00F63071" w:rsidRPr="00FA0899">
        <w:t xml:space="preserve">ed </w:t>
      </w:r>
      <w:r w:rsidR="00A16759" w:rsidRPr="00FA0899">
        <w:t>to optimise an evolutionary experiment t</w:t>
      </w:r>
      <w:r w:rsidR="00F63071" w:rsidRPr="00FA0899">
        <w:t>hat would attempt to</w:t>
      </w:r>
      <w:r w:rsidR="00A16759" w:rsidRPr="00FA0899">
        <w:t xml:space="preserve"> </w:t>
      </w:r>
      <w:r w:rsidR="00EE0E1E" w:rsidRPr="00FA0899">
        <w:t xml:space="preserve">evolve </w:t>
      </w:r>
      <w:r w:rsidR="00F63071" w:rsidRPr="00FA0899">
        <w:rPr>
          <w:i/>
          <w:iCs/>
        </w:rPr>
        <w:t>M</w:t>
      </w:r>
      <w:r w:rsidR="000F5E38" w:rsidRPr="00FA0899">
        <w:rPr>
          <w:i/>
          <w:iCs/>
        </w:rPr>
        <w:t>.</w:t>
      </w:r>
      <w:r w:rsidR="00E47B3D" w:rsidRPr="00FA0899">
        <w:rPr>
          <w:i/>
          <w:iCs/>
        </w:rPr>
        <w:t xml:space="preserve"> </w:t>
      </w:r>
      <w:r w:rsidR="00E47B3D" w:rsidRPr="0051783F">
        <w:rPr>
          <w:i/>
          <w:iCs/>
        </w:rPr>
        <w:t>australicum</w:t>
      </w:r>
      <w:r w:rsidR="00E47B3D">
        <w:rPr>
          <w:i/>
          <w:iCs/>
        </w:rPr>
        <w:t xml:space="preserve"> </w:t>
      </w:r>
      <w:r w:rsidR="00E47B3D">
        <w:t>BR1-1-5</w:t>
      </w:r>
      <w:r w:rsidR="001613BC">
        <w:t>x</w:t>
      </w:r>
      <w:r w:rsidR="008B533B">
        <w:t>I</w:t>
      </w:r>
      <w:r w:rsidR="001613BC">
        <w:t>CE</w:t>
      </w:r>
      <w:r w:rsidR="001613BC" w:rsidRPr="008F0804">
        <w:rPr>
          <w:i/>
          <w:iCs/>
        </w:rPr>
        <w:t>Ml</w:t>
      </w:r>
      <w:r w:rsidR="001613BC" w:rsidRPr="008F0804">
        <w:t>Sym</w:t>
      </w:r>
      <w:r w:rsidR="00E47B3D">
        <w:t xml:space="preserve"> </w:t>
      </w:r>
      <w:r w:rsidR="00B25BB7">
        <w:t>into</w:t>
      </w:r>
      <w:r w:rsidR="00EE0E1E">
        <w:t xml:space="preserve"> a </w:t>
      </w:r>
      <w:r w:rsidR="00F63071">
        <w:t xml:space="preserve">successful </w:t>
      </w:r>
      <w:r w:rsidR="00B25BB7">
        <w:t xml:space="preserve">nitrogen-fixing </w:t>
      </w:r>
      <w:r w:rsidR="00085CBB">
        <w:t xml:space="preserve">symbiont of various </w:t>
      </w:r>
      <w:r w:rsidR="00085CBB" w:rsidRPr="00B25BB7">
        <w:rPr>
          <w:i/>
          <w:iCs/>
        </w:rPr>
        <w:t>Lotus</w:t>
      </w:r>
      <w:r w:rsidR="00085CBB" w:rsidRPr="00162262">
        <w:t xml:space="preserve"> </w:t>
      </w:r>
      <w:r w:rsidR="00B25BB7">
        <w:t xml:space="preserve">legumes. </w:t>
      </w:r>
      <w:r w:rsidR="00077BC8">
        <w:t xml:space="preserve">During this project, different species of </w:t>
      </w:r>
      <w:r w:rsidR="00077BC8" w:rsidRPr="00E1254B">
        <w:rPr>
          <w:i/>
          <w:iCs/>
        </w:rPr>
        <w:t>Lotus</w:t>
      </w:r>
      <w:r w:rsidR="00077BC8">
        <w:t xml:space="preserve"> were inoculated with </w:t>
      </w:r>
      <w:r w:rsidR="00B25BB7" w:rsidRPr="00FA0899">
        <w:rPr>
          <w:i/>
          <w:iCs/>
        </w:rPr>
        <w:t xml:space="preserve">M. </w:t>
      </w:r>
      <w:r w:rsidR="00B25BB7" w:rsidRPr="0051783F">
        <w:rPr>
          <w:i/>
          <w:iCs/>
        </w:rPr>
        <w:t>australicum</w:t>
      </w:r>
      <w:r w:rsidR="00B25BB7">
        <w:rPr>
          <w:i/>
          <w:iCs/>
        </w:rPr>
        <w:t xml:space="preserve"> </w:t>
      </w:r>
      <w:r w:rsidR="00077BC8">
        <w:t>BR1-1-5xICE</w:t>
      </w:r>
      <w:r w:rsidR="00077BC8" w:rsidRPr="008F0804">
        <w:rPr>
          <w:i/>
          <w:iCs/>
        </w:rPr>
        <w:t>Ml</w:t>
      </w:r>
      <w:r w:rsidR="00077BC8" w:rsidRPr="008F0804">
        <w:t>Sym</w:t>
      </w:r>
      <w:r w:rsidR="00077BC8">
        <w:t xml:space="preserve">, and the quality of the symbiosis was assessed </w:t>
      </w:r>
      <w:r w:rsidR="00C54E54">
        <w:t xml:space="preserve">by </w:t>
      </w:r>
      <w:r w:rsidR="00B25BB7">
        <w:t xml:space="preserve">both a nodulation assessment and </w:t>
      </w:r>
      <w:r w:rsidR="00C54E54">
        <w:t xml:space="preserve">weighing to assess </w:t>
      </w:r>
      <w:r w:rsidR="00077BC8">
        <w:t>plant growth</w:t>
      </w:r>
      <w:r w:rsidR="00D947C2">
        <w:t xml:space="preserve">. Nodules </w:t>
      </w:r>
      <w:r w:rsidR="00F63071">
        <w:t xml:space="preserve">were then crushed into suspension to </w:t>
      </w:r>
      <w:r w:rsidR="000112B6">
        <w:t xml:space="preserve">recover the </w:t>
      </w:r>
      <w:r w:rsidR="00716262">
        <w:t>s</w:t>
      </w:r>
      <w:r w:rsidR="000112B6">
        <w:t xml:space="preserve">ymbionts for further rounds of evolution. </w:t>
      </w:r>
      <w:r w:rsidR="00685908">
        <w:rPr>
          <w:i/>
          <w:iCs/>
        </w:rPr>
        <w:t xml:space="preserve">L. rectus </w:t>
      </w:r>
      <w:r w:rsidR="00685908">
        <w:t xml:space="preserve">Tas2206 was most receptive to </w:t>
      </w:r>
      <w:r w:rsidR="00685908">
        <w:rPr>
          <w:i/>
          <w:iCs/>
        </w:rPr>
        <w:t xml:space="preserve">M. australicum </w:t>
      </w:r>
      <w:r w:rsidR="00685908">
        <w:t>BR1-1-5xICE</w:t>
      </w:r>
      <w:r w:rsidR="00685908">
        <w:rPr>
          <w:i/>
          <w:iCs/>
        </w:rPr>
        <w:t>Ml</w:t>
      </w:r>
      <w:r w:rsidR="00685908">
        <w:t>Sym</w:t>
      </w:r>
      <w:r w:rsidR="00F63071">
        <w:t xml:space="preserve"> symbiosis</w:t>
      </w:r>
      <w:r w:rsidR="00685908">
        <w:t xml:space="preserve">, whereas </w:t>
      </w:r>
      <w:r w:rsidR="00685908">
        <w:rPr>
          <w:i/>
          <w:iCs/>
        </w:rPr>
        <w:t xml:space="preserve">L. australis </w:t>
      </w:r>
      <w:r w:rsidR="00685908">
        <w:t xml:space="preserve">ID#3 and </w:t>
      </w:r>
      <w:r w:rsidR="00685908">
        <w:rPr>
          <w:i/>
          <w:iCs/>
        </w:rPr>
        <w:t xml:space="preserve">L. uliginosus </w:t>
      </w:r>
      <w:r w:rsidR="00685908">
        <w:t xml:space="preserve">GLOC005 displayed little-to-no success. </w:t>
      </w:r>
      <w:r w:rsidR="00716262">
        <w:t xml:space="preserve">Although </w:t>
      </w:r>
      <w:r w:rsidR="00716262" w:rsidRPr="00907D7A">
        <w:rPr>
          <w:i/>
          <w:iCs/>
        </w:rPr>
        <w:t>L. rectus</w:t>
      </w:r>
      <w:r w:rsidR="00716262">
        <w:t xml:space="preserve"> produced </w:t>
      </w:r>
      <w:r w:rsidR="00B25BB7">
        <w:t xml:space="preserve">red </w:t>
      </w:r>
      <w:r w:rsidR="00716262">
        <w:t>nodules</w:t>
      </w:r>
      <w:r w:rsidR="00B25BB7">
        <w:t xml:space="preserve"> (</w:t>
      </w:r>
      <w:r w:rsidR="00716262">
        <w:t>usually indicative of nitrogen fixation</w:t>
      </w:r>
      <w:r w:rsidR="00B25BB7">
        <w:t>) a</w:t>
      </w:r>
      <w:r w:rsidR="00716262">
        <w:t xml:space="preserve"> </w:t>
      </w:r>
      <w:r w:rsidR="00F63071">
        <w:t xml:space="preserve">One-Way ANOVA displayed that this </w:t>
      </w:r>
      <w:r w:rsidR="00685908">
        <w:t xml:space="preserve">was not correlated with </w:t>
      </w:r>
      <w:r w:rsidR="00716262">
        <w:t xml:space="preserve">a </w:t>
      </w:r>
      <w:r w:rsidR="00685908">
        <w:t xml:space="preserve">change in biomass. Of the three </w:t>
      </w:r>
      <w:r w:rsidR="00B25BB7">
        <w:rPr>
          <w:i/>
          <w:iCs/>
        </w:rPr>
        <w:t xml:space="preserve">Lotus </w:t>
      </w:r>
      <w:r w:rsidR="004441D4">
        <w:t>species</w:t>
      </w:r>
      <w:r w:rsidR="00685908">
        <w:t xml:space="preserve"> assayed, </w:t>
      </w:r>
      <w:r w:rsidR="00685908">
        <w:rPr>
          <w:i/>
          <w:iCs/>
        </w:rPr>
        <w:t xml:space="preserve">L. rectus </w:t>
      </w:r>
      <w:r w:rsidR="00685908">
        <w:t xml:space="preserve">Tas2206 appears to be the most promising candidate with which to pursue the </w:t>
      </w:r>
      <w:r w:rsidR="00685908">
        <w:rPr>
          <w:i/>
          <w:iCs/>
        </w:rPr>
        <w:t xml:space="preserve">M. australicum </w:t>
      </w:r>
      <w:r w:rsidR="00685908">
        <w:t>BR1-1-5xICE</w:t>
      </w:r>
      <w:r w:rsidR="00685908">
        <w:rPr>
          <w:i/>
          <w:iCs/>
        </w:rPr>
        <w:t>Ml</w:t>
      </w:r>
      <w:r w:rsidR="00685908">
        <w:t xml:space="preserve">Sym evolutionary experiment. </w:t>
      </w:r>
      <w:r w:rsidR="00085CBB">
        <w:t xml:space="preserve">This study also aimed </w:t>
      </w:r>
      <w:r w:rsidR="0005764D">
        <w:t xml:space="preserve">to confirm copper (Cu) resistance as a reliable </w:t>
      </w:r>
      <w:r w:rsidR="00D34E35">
        <w:t xml:space="preserve">identifier of an integrative and </w:t>
      </w:r>
      <w:r w:rsidR="00D34E35" w:rsidRPr="00C20E60">
        <w:rPr>
          <w:lang w:val="en-GB"/>
        </w:rPr>
        <w:t>mobilizable element</w:t>
      </w:r>
      <w:r w:rsidR="00D34E35">
        <w:rPr>
          <w:lang w:val="en-GB"/>
        </w:rPr>
        <w:t xml:space="preserve"> (IME) of interest</w:t>
      </w:r>
      <w:r w:rsidR="00FA0899">
        <w:rPr>
          <w:lang w:val="en-GB"/>
        </w:rPr>
        <w:t xml:space="preserve"> present in two </w:t>
      </w:r>
      <w:r w:rsidR="00FA0899" w:rsidRPr="00907D7A">
        <w:rPr>
          <w:i/>
          <w:iCs/>
          <w:lang w:val="en-GB"/>
        </w:rPr>
        <w:t>Pseudomonas</w:t>
      </w:r>
      <w:r w:rsidR="00FA0899">
        <w:rPr>
          <w:lang w:val="en-GB"/>
        </w:rPr>
        <w:t xml:space="preserve"> isolates</w:t>
      </w:r>
      <w:r w:rsidR="00D34E35">
        <w:rPr>
          <w:lang w:val="en-GB"/>
        </w:rPr>
        <w:t xml:space="preserve">. </w:t>
      </w:r>
      <w:r w:rsidR="00F9189C">
        <w:t xml:space="preserve">However, the Cu minimum inhibitory concentration (MIC) assay displayed no increase in Cu MIC for the </w:t>
      </w:r>
      <w:r w:rsidR="00B25BB7">
        <w:t>I</w:t>
      </w:r>
      <w:r w:rsidR="00F63071">
        <w:t xml:space="preserve">ME-carrying </w:t>
      </w:r>
      <w:r w:rsidR="00F9189C">
        <w:t xml:space="preserve">controls. As such, Cu resistance </w:t>
      </w:r>
      <w:r w:rsidR="00B25BB7">
        <w:t>was found to be</w:t>
      </w:r>
      <w:r w:rsidR="00F9189C">
        <w:t xml:space="preserve"> </w:t>
      </w:r>
      <w:r w:rsidR="00F63071">
        <w:t xml:space="preserve">an </w:t>
      </w:r>
      <w:r w:rsidR="00F9189C">
        <w:t xml:space="preserve">unreliable </w:t>
      </w:r>
      <w:r w:rsidR="00F63071">
        <w:t xml:space="preserve">indicator of the IME </w:t>
      </w:r>
      <w:r w:rsidR="00FA0899">
        <w:t>presence,</w:t>
      </w:r>
      <w:r w:rsidR="00F63071">
        <w:t xml:space="preserve"> </w:t>
      </w:r>
      <w:r w:rsidR="00F9189C">
        <w:t xml:space="preserve">and a different selection marker must be investigated.  </w:t>
      </w:r>
    </w:p>
    <w:p w14:paraId="070689AB" w14:textId="77777777" w:rsidR="00FE4629" w:rsidRDefault="00FE4629" w:rsidP="0051783F">
      <w:pPr>
        <w:spacing w:line="360" w:lineRule="auto"/>
        <w:rPr>
          <w:b/>
          <w:bCs/>
          <w:sz w:val="26"/>
          <w:szCs w:val="26"/>
        </w:rPr>
      </w:pPr>
    </w:p>
    <w:p w14:paraId="38FE5C5B" w14:textId="77777777" w:rsidR="00FE4629" w:rsidRDefault="00FE4629" w:rsidP="0051783F">
      <w:pPr>
        <w:spacing w:line="360" w:lineRule="auto"/>
        <w:rPr>
          <w:b/>
          <w:bCs/>
          <w:sz w:val="26"/>
          <w:szCs w:val="26"/>
        </w:rPr>
      </w:pPr>
    </w:p>
    <w:p w14:paraId="0DCD68C4" w14:textId="77777777" w:rsidR="00FE4629" w:rsidRDefault="00FE4629" w:rsidP="0051783F">
      <w:pPr>
        <w:spacing w:line="360" w:lineRule="auto"/>
        <w:rPr>
          <w:b/>
          <w:bCs/>
          <w:sz w:val="26"/>
          <w:szCs w:val="26"/>
        </w:rPr>
      </w:pPr>
    </w:p>
    <w:p w14:paraId="4F437330" w14:textId="77777777" w:rsidR="00FE4629" w:rsidRDefault="00FE4629" w:rsidP="0051783F">
      <w:pPr>
        <w:spacing w:line="360" w:lineRule="auto"/>
        <w:rPr>
          <w:b/>
          <w:bCs/>
          <w:sz w:val="26"/>
          <w:szCs w:val="26"/>
        </w:rPr>
      </w:pPr>
    </w:p>
    <w:p w14:paraId="772CC1B3" w14:textId="1C38EF5D" w:rsidR="0051783F" w:rsidRDefault="0051783F" w:rsidP="0051783F">
      <w:pPr>
        <w:spacing w:line="360" w:lineRule="auto"/>
        <w:rPr>
          <w:b/>
          <w:bCs/>
          <w:sz w:val="26"/>
          <w:szCs w:val="26"/>
        </w:rPr>
      </w:pPr>
      <w:r>
        <w:rPr>
          <w:b/>
          <w:bCs/>
          <w:sz w:val="26"/>
          <w:szCs w:val="26"/>
        </w:rPr>
        <w:lastRenderedPageBreak/>
        <w:t>Introduction</w:t>
      </w:r>
    </w:p>
    <w:p w14:paraId="171F4435" w14:textId="2D6869B9" w:rsidR="00C90D7D" w:rsidRDefault="0051783F" w:rsidP="0051783F">
      <w:pPr>
        <w:spacing w:line="360" w:lineRule="auto"/>
      </w:pPr>
      <w:r w:rsidRPr="0051783F">
        <w:t>For my half-semester placement, I work</w:t>
      </w:r>
      <w:r>
        <w:t xml:space="preserve">ed </w:t>
      </w:r>
      <w:r w:rsidRPr="0051783F">
        <w:t xml:space="preserve">under </w:t>
      </w:r>
      <w:r w:rsidR="00B25BB7">
        <w:t xml:space="preserve">the supervision of </w:t>
      </w:r>
      <w:r w:rsidRPr="0051783F">
        <w:t>Dr Elena Colombi as part of</w:t>
      </w:r>
      <w:r>
        <w:t xml:space="preserve"> </w:t>
      </w:r>
      <w:r w:rsidRPr="0051783F">
        <w:t>her “</w:t>
      </w:r>
      <w:r w:rsidRPr="0051783F">
        <w:rPr>
          <w:i/>
          <w:iCs/>
        </w:rPr>
        <w:t>Functional</w:t>
      </w:r>
      <w:r>
        <w:rPr>
          <w:i/>
          <w:iCs/>
        </w:rPr>
        <w:t xml:space="preserve"> </w:t>
      </w:r>
      <w:r w:rsidRPr="0051783F">
        <w:rPr>
          <w:i/>
          <w:iCs/>
        </w:rPr>
        <w:t>integration of nitrogen-fixation in Australian indigenous rhizobia to improve soil</w:t>
      </w:r>
      <w:r>
        <w:rPr>
          <w:i/>
          <w:iCs/>
        </w:rPr>
        <w:t xml:space="preserve"> </w:t>
      </w:r>
      <w:r w:rsidRPr="0051783F">
        <w:rPr>
          <w:i/>
          <w:iCs/>
        </w:rPr>
        <w:t>fertility</w:t>
      </w:r>
      <w:r w:rsidRPr="0051783F">
        <w:t>” project.</w:t>
      </w:r>
      <w:r>
        <w:t xml:space="preserve"> </w:t>
      </w:r>
      <w:r w:rsidRPr="0051783F">
        <w:t xml:space="preserve">This project aims to identify the influence of </w:t>
      </w:r>
      <w:r w:rsidR="00B25BB7">
        <w:t xml:space="preserve">a </w:t>
      </w:r>
      <w:r w:rsidR="00B25BB7">
        <w:rPr>
          <w:i/>
          <w:iCs/>
        </w:rPr>
        <w:t>Mesorhizobia’s</w:t>
      </w:r>
      <w:r w:rsidR="008D7916">
        <w:t xml:space="preserve"> </w:t>
      </w:r>
      <w:r w:rsidRPr="0051783F">
        <w:t xml:space="preserve">genetic background </w:t>
      </w:r>
      <w:r w:rsidR="00B25BB7">
        <w:t xml:space="preserve">on their </w:t>
      </w:r>
      <w:r w:rsidRPr="0051783F">
        <w:t>ability to</w:t>
      </w:r>
      <w:r w:rsidR="00FD14A8">
        <w:t xml:space="preserve"> ability to fix nitrogen </w:t>
      </w:r>
      <w:r w:rsidR="00B25BB7">
        <w:t>during</w:t>
      </w:r>
      <w:r w:rsidR="00FD14A8">
        <w:t xml:space="preserve"> symbiosis with legume</w:t>
      </w:r>
      <w:r w:rsidR="00B25BB7">
        <w:t>s</w:t>
      </w:r>
      <w:r w:rsidRPr="0051783F">
        <w:t>.</w:t>
      </w:r>
      <w:r w:rsidR="00400658">
        <w:t xml:space="preserve"> </w:t>
      </w:r>
      <w:r w:rsidR="00CA7969">
        <w:t xml:space="preserve">A symbiosis </w:t>
      </w:r>
      <w:r w:rsidR="00291E11">
        <w:t xml:space="preserve">between </w:t>
      </w:r>
      <w:r w:rsidR="00A40A9D">
        <w:t xml:space="preserve">a rhizobia </w:t>
      </w:r>
      <w:r w:rsidR="00291E11">
        <w:t xml:space="preserve">and </w:t>
      </w:r>
      <w:r w:rsidR="002A5D0B">
        <w:t>legume</w:t>
      </w:r>
      <w:r w:rsidR="00A40A9D">
        <w:t>s</w:t>
      </w:r>
      <w:r w:rsidR="00291E11">
        <w:t xml:space="preserve"> </w:t>
      </w:r>
      <w:r w:rsidR="00CA7969">
        <w:t xml:space="preserve">is typically characterised by the formation of nodules on the </w:t>
      </w:r>
      <w:r w:rsidR="002A5D0B">
        <w:t>legume’s roots</w:t>
      </w:r>
      <w:r w:rsidR="002A5D0B">
        <w:fldChar w:fldCharType="begin"/>
      </w:r>
      <w:r w:rsidR="002A5D0B">
        <w:instrText xml:space="preserve"> ADDIN ZOTERO_ITEM CSL_CITATION {"citationID":"QWTGD7PQ","properties":{"formattedCitation":"\\super 1\\nosupersub{}","plainCitation":"1","noteIndex":0},"citationItems":[{"id":278,"uris":["http://zotero.org/users/16656036/items/3EGQ6U6W"],"itemData":{"id":278,"type":"article-journal","abstract":"Plants establish beneficial associations with nitrogen-fixing bacteria and with arbuscular mycorrhizal fungi (AMF) to facilitate the acquisition of nutrients that are limiting to plant growth. These symbiotic associations must be newly established in each plant, and this involves the recognition of diffusible lipochitooligosaccharide (LCO) signals called nodulation factors (Nod factors) and mycorrhizal factors (Myc factors), produced by rhizobia and AMF, respectively.Receptors containing oligosaccharide-binding LysM domains are involved in the recognition of LCOs from microbial symbionts. Two such receptors, Nod factor receptor 1 (NFR1) and NFR5, have been shown to bind Nod factors directly.Recognition of a range of microbial oligosaccharides involves LysM-containing receptor complexes. These receptors can be involved in the promotion of symbiont infection or the restriction of pathogen colonization.A common symbiosis signalling pathway is involved in the promotion of rhizobial and mycorrhizal associations. This signalling pathway uses oscillations in calcium as a secondary messenger. Despite the commonality in signalling in these symbiosis pathways, specificity must be maintained to ensure appropriate responses to each symbiont.The production of symbiont-induced calcium oscillations involves a cation channel (or channels) that is most probably associated with potassium flow, a SERCA-type calcium pump and an as-yet-undefined calcium channel. Modelling suggests that these three components are sufficient for self-sustaining calcium oscillations.Recognition of calcium oscillations involves calcium- and calmodulin-dependent serine/threonine protein kinase (CCaMK), which associates with and phosphorylates a transcriptional regulator. Autoactivation of this calcium-signalling complex is sufficient to promote symbiotic responses.Transcription factor complexes involving a variety of GRAS domain-containing proteins are involved in regulating symbiotic gene expression. The specificity of symbiosis signalling seems to be defined by differential complexes of GRAS domain proteins, and these different complexes have specific roles in the regulation of plant gene expression associated with either rhizobia or AMF.","container-title":"Nature Reviews Microbiology","DOI":"10.1038/nrmicro2990","ISSN":"1740-1534","issue":"4","journalAbbreviation":"Nat Rev Microbiol","language":"en","license":"2013 Springer Nature Limited","note":"publisher: Nature Publishing Group","page":"252-263","source":"www.nature.com","title":"Speak, friend, and enter: signalling systems that promote beneficial symbiotic associations in plants","title-short":"Speak, friend, and enter","volume":"11","author":[{"family":"Oldroyd","given":"Giles E. D."}],"issued":{"date-parts":[["2013",4]]}}}],"schema":"https://github.com/citation-style-language/schema/raw/master/csl-citation.json"} </w:instrText>
      </w:r>
      <w:r w:rsidR="002A5D0B">
        <w:fldChar w:fldCharType="separate"/>
      </w:r>
      <w:r w:rsidR="002A5D0B" w:rsidRPr="002A5D0B">
        <w:rPr>
          <w:vertAlign w:val="superscript"/>
        </w:rPr>
        <w:t>1</w:t>
      </w:r>
      <w:r w:rsidR="002A5D0B">
        <w:fldChar w:fldCharType="end"/>
      </w:r>
      <w:r w:rsidR="002A5D0B">
        <w:t xml:space="preserve">. </w:t>
      </w:r>
      <w:r w:rsidR="00EB3B53">
        <w:t>These nodules, composed of differentiated plant cells,</w:t>
      </w:r>
      <w:r w:rsidR="00F80094">
        <w:t xml:space="preserve"> create a specialised environment to host the symbiotic rhizobia</w:t>
      </w:r>
      <w:r w:rsidR="00F80094">
        <w:fldChar w:fldCharType="begin"/>
      </w:r>
      <w:r w:rsidR="00F80094">
        <w:instrText xml:space="preserve"> ADDIN ZOTERO_ITEM CSL_CITATION {"citationID":"9VXBGe5z","properties":{"formattedCitation":"\\super 1\\nosupersub{}","plainCitation":"1","noteIndex":0},"citationItems":[{"id":278,"uris":["http://zotero.org/users/16656036/items/3EGQ6U6W"],"itemData":{"id":278,"type":"article-journal","abstract":"Plants establish beneficial associations with nitrogen-fixing bacteria and with arbuscular mycorrhizal fungi (AMF) to facilitate the acquisition of nutrients that are limiting to plant growth. These symbiotic associations must be newly established in each plant, and this involves the recognition of diffusible lipochitooligosaccharide (LCO) signals called nodulation factors (Nod factors) and mycorrhizal factors (Myc factors), produced by rhizobia and AMF, respectively.Receptors containing oligosaccharide-binding LysM domains are involved in the recognition of LCOs from microbial symbionts. Two such receptors, Nod factor receptor 1 (NFR1) and NFR5, have been shown to bind Nod factors directly.Recognition of a range of microbial oligosaccharides involves LysM-containing receptor complexes. These receptors can be involved in the promotion of symbiont infection or the restriction of pathogen colonization.A common symbiosis signalling pathway is involved in the promotion of rhizobial and mycorrhizal associations. This signalling pathway uses oscillations in calcium as a secondary messenger. Despite the commonality in signalling in these symbiosis pathways, specificity must be maintained to ensure appropriate responses to each symbiont.The production of symbiont-induced calcium oscillations involves a cation channel (or channels) that is most probably associated with potassium flow, a SERCA-type calcium pump and an as-yet-undefined calcium channel. Modelling suggests that these three components are sufficient for self-sustaining calcium oscillations.Recognition of calcium oscillations involves calcium- and calmodulin-dependent serine/threonine protein kinase (CCaMK), which associates with and phosphorylates a transcriptional regulator. Autoactivation of this calcium-signalling complex is sufficient to promote symbiotic responses.Transcription factor complexes involving a variety of GRAS domain-containing proteins are involved in regulating symbiotic gene expression. The specificity of symbiosis signalling seems to be defined by differential complexes of GRAS domain proteins, and these different complexes have specific roles in the regulation of plant gene expression associated with either rhizobia or AMF.","container-title":"Nature Reviews Microbiology","DOI":"10.1038/nrmicro2990","ISSN":"1740-1534","issue":"4","journalAbbreviation":"Nat Rev Microbiol","language":"en","license":"2013 Springer Nature Limited","note":"publisher: Nature Publishing Group","page":"252-263","source":"www.nature.com","title":"Speak, friend, and enter: signalling systems that promote beneficial symbiotic associations in plants","title-short":"Speak, friend, and enter","volume":"11","author":[{"family":"Oldroyd","given":"Giles E. D."}],"issued":{"date-parts":[["2013",4]]}}}],"schema":"https://github.com/citation-style-language/schema/raw/master/csl-citation.json"} </w:instrText>
      </w:r>
      <w:r w:rsidR="00F80094">
        <w:fldChar w:fldCharType="separate"/>
      </w:r>
      <w:r w:rsidR="00F80094" w:rsidRPr="00F80094">
        <w:rPr>
          <w:vertAlign w:val="superscript"/>
        </w:rPr>
        <w:t>1</w:t>
      </w:r>
      <w:r w:rsidR="00F80094">
        <w:fldChar w:fldCharType="end"/>
      </w:r>
      <w:r w:rsidR="00F80094">
        <w:t xml:space="preserve">. </w:t>
      </w:r>
      <w:r w:rsidR="00965503">
        <w:t xml:space="preserve">Inside the nodules, </w:t>
      </w:r>
      <w:r w:rsidR="00F80094">
        <w:t xml:space="preserve">the bacteria and </w:t>
      </w:r>
      <w:r w:rsidR="00AB4184">
        <w:t xml:space="preserve">plant exchange nutrients </w:t>
      </w:r>
      <w:r w:rsidR="00F63071">
        <w:t xml:space="preserve">with </w:t>
      </w:r>
      <w:r w:rsidR="00AB4184">
        <w:t xml:space="preserve">one another. </w:t>
      </w:r>
      <w:r w:rsidR="00BD4CB0">
        <w:t xml:space="preserve">A key function of the rhizobia </w:t>
      </w:r>
      <w:r w:rsidR="00AF7E46">
        <w:t>in this relationship is the fixation of atmospheric nitrogen (N</w:t>
      </w:r>
      <w:r w:rsidR="00AF7E46" w:rsidRPr="00AF7E46">
        <w:rPr>
          <w:vertAlign w:val="subscript"/>
        </w:rPr>
        <w:t>2</w:t>
      </w:r>
      <w:r w:rsidR="00AF7E46">
        <w:t>) into bioavailable nitrogenous compounds (NH</w:t>
      </w:r>
      <w:r w:rsidR="00AF7E46" w:rsidRPr="00AF7E46">
        <w:rPr>
          <w:vertAlign w:val="subscript"/>
        </w:rPr>
        <w:t>3</w:t>
      </w:r>
      <w:r w:rsidR="00AF7E46">
        <w:t>)</w:t>
      </w:r>
      <w:r w:rsidR="006964B2">
        <w:fldChar w:fldCharType="begin"/>
      </w:r>
      <w:r w:rsidR="006964B2">
        <w:instrText xml:space="preserve"> ADDIN ZOTERO_ITEM CSL_CITATION {"citationID":"PuK3yMxT","properties":{"formattedCitation":"\\super 1\\nosupersub{}","plainCitation":"1","noteIndex":0},"citationItems":[{"id":278,"uris":["http://zotero.org/users/16656036/items/3EGQ6U6W"],"itemData":{"id":278,"type":"article-journal","abstract":"Plants establish beneficial associations with nitrogen-fixing bacteria and with arbuscular mycorrhizal fungi (AMF) to facilitate the acquisition of nutrients that are limiting to plant growth. These symbiotic associations must be newly established in each plant, and this involves the recognition of diffusible lipochitooligosaccharide (LCO) signals called nodulation factors (Nod factors) and mycorrhizal factors (Myc factors), produced by rhizobia and AMF, respectively.Receptors containing oligosaccharide-binding LysM domains are involved in the recognition of LCOs from microbial symbionts. Two such receptors, Nod factor receptor 1 (NFR1) and NFR5, have been shown to bind Nod factors directly.Recognition of a range of microbial oligosaccharides involves LysM-containing receptor complexes. These receptors can be involved in the promotion of symbiont infection or the restriction of pathogen colonization.A common symbiosis signalling pathway is involved in the promotion of rhizobial and mycorrhizal associations. This signalling pathway uses oscillations in calcium as a secondary messenger. Despite the commonality in signalling in these symbiosis pathways, specificity must be maintained to ensure appropriate responses to each symbiont.The production of symbiont-induced calcium oscillations involves a cation channel (or channels) that is most probably associated with potassium flow, a SERCA-type calcium pump and an as-yet-undefined calcium channel. Modelling suggests that these three components are sufficient for self-sustaining calcium oscillations.Recognition of calcium oscillations involves calcium- and calmodulin-dependent serine/threonine protein kinase (CCaMK), which associates with and phosphorylates a transcriptional regulator. Autoactivation of this calcium-signalling complex is sufficient to promote symbiotic responses.Transcription factor complexes involving a variety of GRAS domain-containing proteins are involved in regulating symbiotic gene expression. The specificity of symbiosis signalling seems to be defined by differential complexes of GRAS domain proteins, and these different complexes have specific roles in the regulation of plant gene expression associated with either rhizobia or AMF.","container-title":"Nature Reviews Microbiology","DOI":"10.1038/nrmicro2990","ISSN":"1740-1534","issue":"4","journalAbbreviation":"Nat Rev Microbiol","language":"en","license":"2013 Springer Nature Limited","note":"publisher: Nature Publishing Group","page":"252-263","source":"www.nature.com","title":"Speak, friend, and enter: signalling systems that promote beneficial symbiotic associations in plants","title-short":"Speak, friend, and enter","volume":"11","author":[{"family":"Oldroyd","given":"Giles E. D."}],"issued":{"date-parts":[["2013",4]]}}}],"schema":"https://github.com/citation-style-language/schema/raw/master/csl-citation.json"} </w:instrText>
      </w:r>
      <w:r w:rsidR="006964B2">
        <w:fldChar w:fldCharType="separate"/>
      </w:r>
      <w:r w:rsidR="006964B2" w:rsidRPr="006964B2">
        <w:rPr>
          <w:vertAlign w:val="superscript"/>
        </w:rPr>
        <w:t>1</w:t>
      </w:r>
      <w:r w:rsidR="006964B2">
        <w:fldChar w:fldCharType="end"/>
      </w:r>
      <w:r w:rsidR="00AF7E46">
        <w:t>.</w:t>
      </w:r>
      <w:r w:rsidR="006964B2">
        <w:t xml:space="preserve"> </w:t>
      </w:r>
      <w:r w:rsidR="00F63071">
        <w:t>This fixed nitrogen</w:t>
      </w:r>
      <w:r w:rsidR="006964B2">
        <w:t xml:space="preserve"> </w:t>
      </w:r>
      <w:r w:rsidR="00736A08">
        <w:t xml:space="preserve">is akin to a “biological fertiliser” that benefits the growth and development of the host </w:t>
      </w:r>
      <w:r w:rsidR="00F63071">
        <w:t>legume</w:t>
      </w:r>
      <w:r w:rsidR="00736A08">
        <w:t>.</w:t>
      </w:r>
    </w:p>
    <w:p w14:paraId="3C4F8E67" w14:textId="208F55D9" w:rsidR="003546B5" w:rsidRDefault="00456DB7" w:rsidP="0051783F">
      <w:pPr>
        <w:spacing w:line="360" w:lineRule="auto"/>
      </w:pPr>
      <w:r>
        <w:t>I</w:t>
      </w:r>
      <w:r w:rsidR="00736A08">
        <w:t xml:space="preserve">ntegrative and </w:t>
      </w:r>
      <w:r w:rsidR="00D01596">
        <w:t>conjugative elements (ICE</w:t>
      </w:r>
      <w:r w:rsidR="007C39AE">
        <w:t>s</w:t>
      </w:r>
      <w:r w:rsidR="00D01596">
        <w:t>)</w:t>
      </w:r>
      <w:r w:rsidR="007C39AE">
        <w:t xml:space="preserve"> </w:t>
      </w:r>
      <w:r w:rsidR="00511CFF">
        <w:t>are horizontally transmissible element</w:t>
      </w:r>
      <w:r w:rsidR="003546B5">
        <w:t>s that can shuttle genes between different host bacteria</w:t>
      </w:r>
      <w:r w:rsidR="003546B5">
        <w:fldChar w:fldCharType="begin"/>
      </w:r>
      <w:r w:rsidR="003546B5">
        <w:instrText xml:space="preserve"> ADDIN ZOTERO_ITEM CSL_CITATION {"citationID":"qbE6a1Vm","properties":{"formattedCitation":"\\super 2\\nosupersub{}","plainCitation":"2","noteIndex":0},"citationItems":[{"id":23,"uris":["http://zotero.org/users/16656036/items/JVSECL6Q"],"itemData":{"id":23,"type":"article-journal","abstract":"Horizontal gene transfer plays a major role in microbial evolution, allowing microbes to acquire new genes and phenotypes. Integrative and conjugative elements (ICEs, a.k.a. conjugative transposons) are modular mobile genetic elements integrated into a host genome and are passively propagated during chromosomal replication and cell division. Induction of ICE gene expression leads to excision, production of the conserved conjugation machinery (a type IV secretion system), and the potential to transfer DNA to appropriate recipients. ICEs typically contain cargo genes that are not usually related to the ICE life cycle and that confer phenotypes to host cells. We summarize the life cycle and discovery of ICEs, some of the regulatory mechanisms, and how the types of cargo have influenced our view of ICEs. We discuss how ICEs can acquire new cargo genes and describe challenges to the field and various perspectives on ICE biology.","container-title":"Annual Review of Genetics","DOI":"10.1146/annurev-genet-112414-055018","ISSN":"0066-4197, 1545-2948","issue":"Volume 49, 2015","language":"en","note":"publisher: Annual Reviews","page":"577-601","source":"www.annualreviews.org","title":"Integrative and Conjugative Elements (ICEs): What They Do and How They Work","title-short":"Integrative and Conjugative Elements (ICEs)","volume":"49","author":[{"family":"Johnson","given":"Christopher M."},{"family":"Grossman","given":"Alan D."}],"issued":{"date-parts":[["2015",11,23]]}}}],"schema":"https://github.com/citation-style-language/schema/raw/master/csl-citation.json"} </w:instrText>
      </w:r>
      <w:r w:rsidR="003546B5">
        <w:fldChar w:fldCharType="separate"/>
      </w:r>
      <w:r w:rsidR="003546B5" w:rsidRPr="003546B5">
        <w:rPr>
          <w:vertAlign w:val="superscript"/>
        </w:rPr>
        <w:t>2</w:t>
      </w:r>
      <w:r w:rsidR="003546B5">
        <w:fldChar w:fldCharType="end"/>
      </w:r>
      <w:r w:rsidR="003546B5">
        <w:t xml:space="preserve">. They differ from other transmissible elements in the that they are not only </w:t>
      </w:r>
      <w:r w:rsidR="00511CFF">
        <w:t xml:space="preserve">capable of </w:t>
      </w:r>
      <w:r w:rsidR="004F31FC">
        <w:t xml:space="preserve">integrating into a chromosome for passive replication, </w:t>
      </w:r>
      <w:r w:rsidR="003546B5">
        <w:t xml:space="preserve">but also possess sequences </w:t>
      </w:r>
      <w:r w:rsidR="00F63071">
        <w:t>encod</w:t>
      </w:r>
      <w:r w:rsidR="003546B5">
        <w:t>ing</w:t>
      </w:r>
      <w:r w:rsidR="00F63071">
        <w:t xml:space="preserve"> </w:t>
      </w:r>
      <w:r w:rsidR="007A42F8">
        <w:t xml:space="preserve">both </w:t>
      </w:r>
      <w:r w:rsidR="00F63071">
        <w:t>their</w:t>
      </w:r>
      <w:r w:rsidR="004F31FC">
        <w:t xml:space="preserve"> </w:t>
      </w:r>
      <w:r w:rsidR="00F63071">
        <w:t xml:space="preserve">own </w:t>
      </w:r>
      <w:r w:rsidR="004F31FC">
        <w:t>self-excision</w:t>
      </w:r>
      <w:r w:rsidR="007A42F8">
        <w:t xml:space="preserve"> and</w:t>
      </w:r>
      <w:r w:rsidR="003546B5">
        <w:t xml:space="preserve"> the synthesis</w:t>
      </w:r>
      <w:r w:rsidR="004F31FC">
        <w:t xml:space="preserve"> </w:t>
      </w:r>
      <w:r w:rsidR="003546B5">
        <w:t xml:space="preserve">of </w:t>
      </w:r>
      <w:r w:rsidR="004F31FC">
        <w:t>conjugati</w:t>
      </w:r>
      <w:r w:rsidR="003546B5">
        <w:t>ve infrastructure</w:t>
      </w:r>
      <w:r w:rsidR="004F31FC">
        <w:fldChar w:fldCharType="begin"/>
      </w:r>
      <w:r w:rsidR="001340FA">
        <w:instrText xml:space="preserve"> ADDIN ZOTERO_ITEM CSL_CITATION {"citationID":"NLVfX2OJ","properties":{"formattedCitation":"\\super 2\\nosupersub{}","plainCitation":"2","noteIndex":0},"citationItems":[{"id":23,"uris":["http://zotero.org/users/16656036/items/JVSECL6Q"],"itemData":{"id":23,"type":"article-journal","abstract":"Horizontal gene transfer plays a major role in microbial evolution, allowing microbes to acquire new genes and phenotypes. Integrative and conjugative elements (ICEs, a.k.a. conjugative transposons) are modular mobile genetic elements integrated into a host genome and are passively propagated during chromosomal replication and cell division. Induction of ICE gene expression leads to excision, production of the conserved conjugation machinery (a type IV secretion system), and the potential to transfer DNA to appropriate recipients. ICEs typically contain cargo genes that are not usually related to the ICE life cycle and that confer phenotypes to host cells. We summarize the life cycle and discovery of ICEs, some of the regulatory mechanisms, and how the types of cargo have influenced our view of ICEs. We discuss how ICEs can acquire new cargo genes and describe challenges to the field and various perspectives on ICE biology.","container-title":"Annual Review of Genetics","DOI":"10.1146/annurev-genet-112414-055018","ISSN":"0066-4197, 1545-2948","issue":"Volume 49, 2015","language":"en","note":"publisher: Annual Reviews","page":"577-601","source":"www.annualreviews.org","title":"Integrative and Conjugative Elements (ICEs): What They Do and How They Work","title-short":"Integrative and Conjugative Elements (ICEs)","volume":"49","author":[{"family":"Johnson","given":"Christopher M."},{"family":"Grossman","given":"Alan D."}],"issued":{"date-parts":[["2015",11,23]]}}}],"schema":"https://github.com/citation-style-language/schema/raw/master/csl-citation.json"} </w:instrText>
      </w:r>
      <w:r w:rsidR="004F31FC">
        <w:fldChar w:fldCharType="separate"/>
      </w:r>
      <w:r w:rsidR="001340FA" w:rsidRPr="001340FA">
        <w:rPr>
          <w:vertAlign w:val="superscript"/>
        </w:rPr>
        <w:t>2</w:t>
      </w:r>
      <w:r w:rsidR="004F31FC">
        <w:fldChar w:fldCharType="end"/>
      </w:r>
      <w:r w:rsidR="004F31FC">
        <w:t>.</w:t>
      </w:r>
      <w:r w:rsidR="00707927">
        <w:t xml:space="preserve"> </w:t>
      </w:r>
      <w:r w:rsidR="00C96FD0">
        <w:t xml:space="preserve">In </w:t>
      </w:r>
      <w:r w:rsidR="00C96FD0" w:rsidRPr="00C96FD0">
        <w:rPr>
          <w:i/>
          <w:iCs/>
        </w:rPr>
        <w:t>Mesorhiziobia</w:t>
      </w:r>
      <w:r w:rsidR="00C96FD0">
        <w:t>, the gene</w:t>
      </w:r>
      <w:r w:rsidR="007A42F8">
        <w:t>s</w:t>
      </w:r>
      <w:r w:rsidR="00C96FD0">
        <w:t xml:space="preserve"> </w:t>
      </w:r>
      <w:r w:rsidR="007A42F8">
        <w:t xml:space="preserve">responsible </w:t>
      </w:r>
      <w:r w:rsidR="00C96FD0">
        <w:t>for the nitrogen-fixing symbiosis with legumes are encoded on ICEs</w:t>
      </w:r>
      <w:r w:rsidR="00F37F44">
        <w:fldChar w:fldCharType="begin"/>
      </w:r>
      <w:r w:rsidR="00F37F44">
        <w:instrText xml:space="preserve"> ADDIN ZOTERO_ITEM CSL_CITATION {"citationID":"ox3AlWzZ","properties":{"formattedCitation":"\\super 3\\nosupersub{}","plainCitation":"3","noteIndex":0},"citationItems":[{"id":27,"uris":["http://zotero.org/users/16656036/items/S295B85V"],"itemData":{"id":27,"type":"article-journal","abstract":"Members of the Mesorhizobium genus are soil bacteria that often form nitrogen-fixing symbioses with legumes. Most characterised Mesorhizobium spp. genomes are ~8 Mb in size and harbour extensive pangenomes including large integrative and conjugative elements (ICEs) carrying genes required for symbiosis (ICESyms). Here, we document and compare the conjugative mobilome of 41 complete Mesorhizobium genomes. We delineated 56 ICEs and 24 integrative and mobilizable elements (IMEs) collectively occupying 16 distinct integration sites, along with 24 plasmids. We also demonstrated horizontal transfer of the largest (853,775 bp) documented ICE, the tripartite ICEMspSymAA22. The conjugation systems of all identified ICEs and several plasmids were related to those of the paradigm ICESym ICEMlSymR7A, with each carrying conserved genes for conjugative pilus formation (trb), excision (rdfS), DNA transfer (rlxS) and regulation (fseA). ICESyms have likely evolved from a common ancestor, despite occupying a variety of distinct integration sites and specifying symbiosis with diverse legumes. We found extensive evidence for recombination between ICEs and particularly ICESyms, which all uniquely lack the conjugation entry-exclusion factor gene trbK. Frequent duplication, replacement and pseudogenization of genes for quorum-sensing-mediated activation and antiactivation of ICE transfer suggests ICE transfer regulation is constantly evolving. Pangenome-wide association analysis of the ICE identified genes potentially involved in symbiosis, rhizosphere colonisation and/or adaptation to distinct legume hosts. In summary, the Mesorhizobium genus has accumulated a large and dynamic pangenome that evolves through ongoing horizontal gene transfer of large conjugative elements related to ICEMlSymR7A.","container-title":"Microbial Genomics","DOI":"10.1099/mgen.0.000657","ISSN":"2057-5858","issue":"10","note":"publisher: Microbiology Society,","page":"000657","source":"Microbiology Society Journals","title":"Comparative analysis of integrative and conjugative mobile genetic elements in the genus Mesorhizobium","volume":"7","author":[{"family":"Colombi","given":"Elena"},{"family":"Perry","given":"Benjamin J."},{"family":"Sullivan","given":"John T."},{"family":"Bekuma","given":"Amanuel A."},{"family":"Terpolilli","given":"Jason J."},{"family":"Ronson","given":"Clive W."},{"family":"Ramsay","given":"Joshua P."}],"issued":{"date-parts":[["2021"]]}}}],"schema":"https://github.com/citation-style-language/schema/raw/master/csl-citation.json"} </w:instrText>
      </w:r>
      <w:r w:rsidR="00F37F44">
        <w:fldChar w:fldCharType="separate"/>
      </w:r>
      <w:r w:rsidR="00F37F44" w:rsidRPr="00F37F44">
        <w:rPr>
          <w:vertAlign w:val="superscript"/>
        </w:rPr>
        <w:t>3</w:t>
      </w:r>
      <w:r w:rsidR="00F37F44">
        <w:fldChar w:fldCharType="end"/>
      </w:r>
      <w:r w:rsidR="00C96FD0">
        <w:t xml:space="preserve">. </w:t>
      </w:r>
      <w:r w:rsidR="00707927">
        <w:t>Dr Colombi’s previous work on</w:t>
      </w:r>
      <w:r w:rsidR="00813F64">
        <w:t xml:space="preserve"> symbiosis ICEs (I</w:t>
      </w:r>
      <w:r w:rsidR="00707927">
        <w:t>CE</w:t>
      </w:r>
      <w:r w:rsidR="00707927" w:rsidRPr="008F0804">
        <w:t>Sym</w:t>
      </w:r>
      <w:r w:rsidR="00813F64">
        <w:t>s)</w:t>
      </w:r>
      <w:r w:rsidR="003546B5">
        <w:t xml:space="preserve"> </w:t>
      </w:r>
      <w:r w:rsidR="00707927">
        <w:t xml:space="preserve">displayed </w:t>
      </w:r>
      <w:r w:rsidR="00C22BA0">
        <w:t>that</w:t>
      </w:r>
      <w:r w:rsidR="009909B8">
        <w:t xml:space="preserve"> </w:t>
      </w:r>
      <w:r w:rsidR="007A42F8">
        <w:t xml:space="preserve">their </w:t>
      </w:r>
      <w:r w:rsidR="00C22BA0">
        <w:t xml:space="preserve">acquisition can evolve non-symbiotic </w:t>
      </w:r>
      <w:r w:rsidR="00C22BA0">
        <w:rPr>
          <w:i/>
          <w:iCs/>
        </w:rPr>
        <w:t xml:space="preserve">Mesorhizobium </w:t>
      </w:r>
      <w:r w:rsidR="00C22BA0">
        <w:t>spp. into nitrogen-fixing symbionts</w:t>
      </w:r>
      <w:r w:rsidR="00C22BA0">
        <w:fldChar w:fldCharType="begin"/>
      </w:r>
      <w:r w:rsidR="00F37F44">
        <w:instrText xml:space="preserve"> ADDIN ZOTERO_ITEM CSL_CITATION {"citationID":"xXfgQCe5","properties":{"formattedCitation":"\\super 4\\nosupersub{}","plainCitation":"4","noteIndex":0},"citationItems":[{"id":29,"uris":["http://zotero.org/users/16656036/items/XB7RIP4N"],"itemData":{"id":29,"type":"article-journal","abstract":"Mesorhizobia are soil bacteria that establish nitrogen-fixing symbioses with various legumes. Novel symbiotic mesorhizobia frequently evolve following horizontal transfer of symbiosis-gene-carrying integrative and conjugative elements (ICESyms) to indigenous mesorhizobia in soils. Evolved symbionts exhibit a wide range in symbiotic effectiveness, with some fixing nitrogen poorly or not at all. Little is known about the genetic diversity and symbiotic potential of indigenous soil mesorhizobia prior to ICESym acquisition. Here we sequenced genomes of 144 Mesorhizobium spp. strains cultured directly from cultivated and uncultivated Australian soils. Of these, 126 lacked symbiosis genes. The only isolated symbiotic strains were either exotic strains used previously as legume inoculants, or indigenous mesorhizobia that had acquired exotic ICESyms. No native symbiotic strains were identified. Indigenous nonsymbiotic strains formed 22 genospecies with phylogenomic diversity overlapping the diversity of internationally isolated symbiotic Mesorhizobium spp. The genomes of indigenous mesorhizobia exhibited no evidence of prior involvement in nitrogen-fixing symbiosis, yet their core genomes were similar to symbiotic strains and they generally lacked genes for synthesis of biotin, nicotinate and thiamine. Genomes of nonsymbiotic mesorhizobia harboured similar mobile elements to those of symbiotic mesorhizobia, including ICESym-like elements carrying aforementioned vitamin-synthesis genes but lacking symbiosis genes. Diverse indigenous isolates receiving ICESyms through horizontal gene transfer formed effective symbioses with Lotus and Biserrula legumes, indicating most nonsymbiotic mesorhizobia have an innate capacity for nitrogen-fixing symbiosis following ICESym acquisition. Non-fixing ICESym-harbouring strains were isolated sporadically within species alongside effective symbionts, indicating chromosomal lineage does not predict symbiotic potential. Our observations suggest previously observed genomic diversity amongst symbiotic Mesorhizobium spp. represents a fraction of the extant diversity of nonsymbiotic strains. The overlapping phylogeny of symbiotic and nonsymbiotic clades suggests major clades of Mesorhizobium diverged prior to introduction of symbiosis genes and therefore chromosomal genes involved in symbiosis have evolved largely independent of nitrogen-fixing symbiosis.","container-title":"Microbial Genomics","DOI":"10.1099/mgen.0.000918","ISSN":"2057-5858","issue":"1","note":"publisher: Microbiology Society,","page":"000918","source":"Microbiology Society Journals","title":"Population genomics of Australian indigenous Mesorhizobium reveals diverse nonsymbiotic genospecies capable of nitrogen-fixing symbioses following horizontal gene transfer","volume":"9","author":[{"family":"Colombi","given":"Elena"},{"family":"Hill","given":"Yvette"},{"family":"Lines","given":"Rose"},{"family":"Sullivan","given":"John T."},{"family":"Kohlmeier","given":"MacLean G."},{"family":"Christophersen","given":"Claus T."},{"family":"Ronson","given":"Clive W."},{"family":"Terpolilli","given":"Jason J."},{"family":"Ramsay","given":"Joshua P."}],"issued":{"date-parts":[["2023"]]}}}],"schema":"https://github.com/citation-style-language/schema/raw/master/csl-citation.json"} </w:instrText>
      </w:r>
      <w:r w:rsidR="00C22BA0">
        <w:fldChar w:fldCharType="separate"/>
      </w:r>
      <w:r w:rsidR="00F37F44" w:rsidRPr="00F37F44">
        <w:rPr>
          <w:vertAlign w:val="superscript"/>
        </w:rPr>
        <w:t>4</w:t>
      </w:r>
      <w:r w:rsidR="00C22BA0">
        <w:fldChar w:fldCharType="end"/>
      </w:r>
      <w:r w:rsidR="00C22BA0">
        <w:t>.</w:t>
      </w:r>
      <w:r w:rsidR="009909B8">
        <w:t xml:space="preserve"> However, </w:t>
      </w:r>
      <w:r w:rsidR="007F218A">
        <w:t xml:space="preserve">this is not true for all non-symbiotic </w:t>
      </w:r>
      <w:r w:rsidR="007F218A">
        <w:rPr>
          <w:i/>
          <w:iCs/>
        </w:rPr>
        <w:t>Mesorhizobi</w:t>
      </w:r>
      <w:r w:rsidR="007A42F8">
        <w:rPr>
          <w:i/>
          <w:iCs/>
        </w:rPr>
        <w:t>a</w:t>
      </w:r>
      <w:r w:rsidR="004D5998">
        <w:t>.</w:t>
      </w:r>
      <w:r w:rsidR="007A42F8">
        <w:t xml:space="preserve"> </w:t>
      </w:r>
      <w:r w:rsidR="004D5998">
        <w:t xml:space="preserve">One such example is the Australian soil bacteria, </w:t>
      </w:r>
      <w:r w:rsidR="004D5998" w:rsidRPr="0051783F">
        <w:rPr>
          <w:i/>
          <w:iCs/>
        </w:rPr>
        <w:t>M</w:t>
      </w:r>
      <w:r w:rsidR="007C772F">
        <w:rPr>
          <w:i/>
          <w:iCs/>
        </w:rPr>
        <w:t>.</w:t>
      </w:r>
      <w:r w:rsidR="004D5998" w:rsidRPr="0051783F">
        <w:rPr>
          <w:i/>
          <w:iCs/>
        </w:rPr>
        <w:t xml:space="preserve"> australicum</w:t>
      </w:r>
      <w:r w:rsidR="004D5998">
        <w:rPr>
          <w:i/>
          <w:iCs/>
        </w:rPr>
        <w:t xml:space="preserve"> </w:t>
      </w:r>
      <w:r w:rsidR="004D5998">
        <w:t>BR1-1-5</w:t>
      </w:r>
      <w:r w:rsidR="00C90D7D">
        <w:fldChar w:fldCharType="begin"/>
      </w:r>
      <w:r w:rsidR="00F37F44">
        <w:instrText xml:space="preserve"> ADDIN ZOTERO_ITEM CSL_CITATION {"citationID":"fBrrNYN6","properties":{"formattedCitation":"\\super 4\\nosupersub{}","plainCitation":"4","noteIndex":0},"citationItems":[{"id":29,"uris":["http://zotero.org/users/16656036/items/XB7RIP4N"],"itemData":{"id":29,"type":"article-journal","abstract":"Mesorhizobia are soil bacteria that establish nitrogen-fixing symbioses with various legumes. Novel symbiotic mesorhizobia frequently evolve following horizontal transfer of symbiosis-gene-carrying integrative and conjugative elements (ICESyms) to indigenous mesorhizobia in soils. Evolved symbionts exhibit a wide range in symbiotic effectiveness, with some fixing nitrogen poorly or not at all. Little is known about the genetic diversity and symbiotic potential of indigenous soil mesorhizobia prior to ICESym acquisition. Here we sequenced genomes of 144 Mesorhizobium spp. strains cultured directly from cultivated and uncultivated Australian soils. Of these, 126 lacked symbiosis genes. The only isolated symbiotic strains were either exotic strains used previously as legume inoculants, or indigenous mesorhizobia that had acquired exotic ICESyms. No native symbiotic strains were identified. Indigenous nonsymbiotic strains formed 22 genospecies with phylogenomic diversity overlapping the diversity of internationally isolated symbiotic Mesorhizobium spp. The genomes of indigenous mesorhizobia exhibited no evidence of prior involvement in nitrogen-fixing symbiosis, yet their core genomes were similar to symbiotic strains and they generally lacked genes for synthesis of biotin, nicotinate and thiamine. Genomes of nonsymbiotic mesorhizobia harboured similar mobile elements to those of symbiotic mesorhizobia, including ICESym-like elements carrying aforementioned vitamin-synthesis genes but lacking symbiosis genes. Diverse indigenous isolates receiving ICESyms through horizontal gene transfer formed effective symbioses with Lotus and Biserrula legumes, indicating most nonsymbiotic mesorhizobia have an innate capacity for nitrogen-fixing symbiosis following ICESym acquisition. Non-fixing ICESym-harbouring strains were isolated sporadically within species alongside effective symbionts, indicating chromosomal lineage does not predict symbiotic potential. Our observations suggest previously observed genomic diversity amongst symbiotic Mesorhizobium spp. represents a fraction of the extant diversity of nonsymbiotic strains. The overlapping phylogeny of symbiotic and nonsymbiotic clades suggests major clades of Mesorhizobium diverged prior to introduction of symbiosis genes and therefore chromosomal genes involved in symbiosis have evolved largely independent of nitrogen-fixing symbiosis.","container-title":"Microbial Genomics","DOI":"10.1099/mgen.0.000918","ISSN":"2057-5858","issue":"1","note":"publisher: Microbiology Society,","page":"000918","source":"Microbiology Society Journals","title":"Population genomics of Australian indigenous Mesorhizobium reveals diverse nonsymbiotic genospecies capable of nitrogen-fixing symbioses following horizontal gene transfer","volume":"9","author":[{"family":"Colombi","given":"Elena"},{"family":"Hill","given":"Yvette"},{"family":"Lines","given":"Rose"},{"family":"Sullivan","given":"John T."},{"family":"Kohlmeier","given":"MacLean G."},{"family":"Christophersen","given":"Claus T."},{"family":"Ronson","given":"Clive W."},{"family":"Terpolilli","given":"Jason J."},{"family":"Ramsay","given":"Joshua P."}],"issued":{"date-parts":[["2023"]]}}}],"schema":"https://github.com/citation-style-language/schema/raw/master/csl-citation.json"} </w:instrText>
      </w:r>
      <w:r w:rsidR="00C90D7D">
        <w:fldChar w:fldCharType="separate"/>
      </w:r>
      <w:r w:rsidR="00F37F44" w:rsidRPr="00F37F44">
        <w:rPr>
          <w:vertAlign w:val="superscript"/>
        </w:rPr>
        <w:t>4</w:t>
      </w:r>
      <w:r w:rsidR="00C90D7D">
        <w:fldChar w:fldCharType="end"/>
      </w:r>
      <w:r w:rsidR="003546B5">
        <w:t xml:space="preserve">. </w:t>
      </w:r>
    </w:p>
    <w:p w14:paraId="1BCEF6B7" w14:textId="493BFAC9" w:rsidR="00707927" w:rsidRPr="008B79EC" w:rsidRDefault="003546B5" w:rsidP="0051783F">
      <w:pPr>
        <w:spacing w:line="360" w:lineRule="auto"/>
      </w:pPr>
      <w:r>
        <w:t xml:space="preserve">While </w:t>
      </w:r>
      <w:r w:rsidR="007C772F" w:rsidRPr="0051783F">
        <w:rPr>
          <w:i/>
          <w:iCs/>
        </w:rPr>
        <w:t>M</w:t>
      </w:r>
      <w:r w:rsidR="007C772F">
        <w:rPr>
          <w:i/>
          <w:iCs/>
        </w:rPr>
        <w:t>.</w:t>
      </w:r>
      <w:r w:rsidR="007C772F" w:rsidRPr="0051783F">
        <w:rPr>
          <w:i/>
          <w:iCs/>
        </w:rPr>
        <w:t xml:space="preserve"> australicum</w:t>
      </w:r>
      <w:r w:rsidR="007C772F">
        <w:rPr>
          <w:i/>
          <w:iCs/>
        </w:rPr>
        <w:t xml:space="preserve"> </w:t>
      </w:r>
      <w:r w:rsidR="007C772F">
        <w:t>BR1-1-5xICE</w:t>
      </w:r>
      <w:r w:rsidR="007C772F" w:rsidRPr="008F0804">
        <w:rPr>
          <w:i/>
          <w:iCs/>
        </w:rPr>
        <w:t>Ml</w:t>
      </w:r>
      <w:r w:rsidR="007C772F" w:rsidRPr="008F0804">
        <w:t>Sym</w:t>
      </w:r>
      <w:r w:rsidR="007C772F">
        <w:t xml:space="preserve"> was unable to</w:t>
      </w:r>
      <w:r w:rsidR="001340FA">
        <w:t xml:space="preserve"> </w:t>
      </w:r>
      <w:r w:rsidR="00D13503">
        <w:t xml:space="preserve">fix nitrogen after the acquisition of the </w:t>
      </w:r>
      <w:r w:rsidR="001340FA">
        <w:t>ICE</w:t>
      </w:r>
      <w:r w:rsidR="001340FA" w:rsidRPr="008F0804">
        <w:t>Sym</w:t>
      </w:r>
      <w:r w:rsidR="001340FA">
        <w:fldChar w:fldCharType="begin"/>
      </w:r>
      <w:r w:rsidR="00F37F44">
        <w:instrText xml:space="preserve"> ADDIN ZOTERO_ITEM CSL_CITATION {"citationID":"GLiBYxTV","properties":{"formattedCitation":"\\super 4\\nosupersub{}","plainCitation":"4","noteIndex":0},"citationItems":[{"id":29,"uris":["http://zotero.org/users/16656036/items/XB7RIP4N"],"itemData":{"id":29,"type":"article-journal","abstract":"Mesorhizobia are soil bacteria that establish nitrogen-fixing symbioses with various legumes. Novel symbiotic mesorhizobia frequently evolve following horizontal transfer of symbiosis-gene-carrying integrative and conjugative elements (ICESyms) to indigenous mesorhizobia in soils. Evolved symbionts exhibit a wide range in symbiotic effectiveness, with some fixing nitrogen poorly or not at all. Little is known about the genetic diversity and symbiotic potential of indigenous soil mesorhizobia prior to ICESym acquisition. Here we sequenced genomes of 144 Mesorhizobium spp. strains cultured directly from cultivated and uncultivated Australian soils. Of these, 126 lacked symbiosis genes. The only isolated symbiotic strains were either exotic strains used previously as legume inoculants, or indigenous mesorhizobia that had acquired exotic ICESyms. No native symbiotic strains were identified. Indigenous nonsymbiotic strains formed 22 genospecies with phylogenomic diversity overlapping the diversity of internationally isolated symbiotic Mesorhizobium spp. The genomes of indigenous mesorhizobia exhibited no evidence of prior involvement in nitrogen-fixing symbiosis, yet their core genomes were similar to symbiotic strains and they generally lacked genes for synthesis of biotin, nicotinate and thiamine. Genomes of nonsymbiotic mesorhizobia harboured similar mobile elements to those of symbiotic mesorhizobia, including ICESym-like elements carrying aforementioned vitamin-synthesis genes but lacking symbiosis genes. Diverse indigenous isolates receiving ICESyms through horizontal gene transfer formed effective symbioses with Lotus and Biserrula legumes, indicating most nonsymbiotic mesorhizobia have an innate capacity for nitrogen-fixing symbiosis following ICESym acquisition. Non-fixing ICESym-harbouring strains were isolated sporadically within species alongside effective symbionts, indicating chromosomal lineage does not predict symbiotic potential. Our observations suggest previously observed genomic diversity amongst symbiotic Mesorhizobium spp. represents a fraction of the extant diversity of nonsymbiotic strains. The overlapping phylogeny of symbiotic and nonsymbiotic clades suggests major clades of Mesorhizobium diverged prior to introduction of symbiosis genes and therefore chromosomal genes involved in symbiosis have evolved largely independent of nitrogen-fixing symbiosis.","container-title":"Microbial Genomics","DOI":"10.1099/mgen.0.000918","ISSN":"2057-5858","issue":"1","note":"publisher: Microbiology Society,","page":"000918","source":"Microbiology Society Journals","title":"Population genomics of Australian indigenous Mesorhizobium reveals diverse nonsymbiotic genospecies capable of nitrogen-fixing symbioses following horizontal gene transfer","volume":"9","author":[{"family":"Colombi","given":"Elena"},{"family":"Hill","given":"Yvette"},{"family":"Lines","given":"Rose"},{"family":"Sullivan","given":"John T."},{"family":"Kohlmeier","given":"MacLean G."},{"family":"Christophersen","given":"Claus T."},{"family":"Ronson","given":"Clive W."},{"family":"Terpolilli","given":"Jason J."},{"family":"Ramsay","given":"Joshua P."}],"issued":{"date-parts":[["2023"]]}}}],"schema":"https://github.com/citation-style-language/schema/raw/master/csl-citation.json"} </w:instrText>
      </w:r>
      <w:r w:rsidR="001340FA">
        <w:fldChar w:fldCharType="separate"/>
      </w:r>
      <w:r w:rsidR="00F37F44" w:rsidRPr="00F37F44">
        <w:rPr>
          <w:vertAlign w:val="superscript"/>
        </w:rPr>
        <w:t>4</w:t>
      </w:r>
      <w:r w:rsidR="001340FA">
        <w:fldChar w:fldCharType="end"/>
      </w:r>
      <w:r>
        <w:t xml:space="preserve">, </w:t>
      </w:r>
      <w:r w:rsidR="008705FF">
        <w:t xml:space="preserve">Dr Colombi’s previous work indicates that a </w:t>
      </w:r>
      <w:r w:rsidR="008705FF">
        <w:rPr>
          <w:i/>
          <w:iCs/>
        </w:rPr>
        <w:t>Mesorhizobium</w:t>
      </w:r>
      <w:r w:rsidR="008705FF">
        <w:t>’s genetic background may influence its ability to utilise genes of the ICE</w:t>
      </w:r>
      <w:r w:rsidR="008705FF" w:rsidRPr="008F0804">
        <w:rPr>
          <w:i/>
          <w:iCs/>
        </w:rPr>
        <w:t>Ml</w:t>
      </w:r>
      <w:r w:rsidR="008705FF" w:rsidRPr="008F0804">
        <w:t>Sym</w:t>
      </w:r>
      <w:r w:rsidR="008705FF">
        <w:t>. This placement project aim</w:t>
      </w:r>
      <w:r>
        <w:t xml:space="preserve">ed </w:t>
      </w:r>
      <w:r w:rsidR="008705FF">
        <w:t xml:space="preserve">to </w:t>
      </w:r>
      <w:r>
        <w:t xml:space="preserve">optimise an evolutionary experiment that would </w:t>
      </w:r>
      <w:r w:rsidR="008705FF">
        <w:t xml:space="preserve">investigate this </w:t>
      </w:r>
      <w:r w:rsidR="00107E2C">
        <w:t xml:space="preserve">idea. Briefly, </w:t>
      </w:r>
      <w:r w:rsidR="00163B43">
        <w:t xml:space="preserve">during the evolutionary experiment, </w:t>
      </w:r>
      <w:r w:rsidR="00163B43" w:rsidRPr="007A42F8">
        <w:rPr>
          <w:i/>
          <w:iCs/>
        </w:rPr>
        <w:t>Lotus</w:t>
      </w:r>
      <w:r w:rsidR="00163B43">
        <w:t xml:space="preserve"> plants will be inoculated with </w:t>
      </w:r>
      <w:r w:rsidR="00107E2C" w:rsidRPr="0051783F">
        <w:rPr>
          <w:i/>
          <w:iCs/>
        </w:rPr>
        <w:t>M</w:t>
      </w:r>
      <w:r w:rsidR="00107E2C">
        <w:rPr>
          <w:i/>
          <w:iCs/>
        </w:rPr>
        <w:t>.</w:t>
      </w:r>
      <w:r w:rsidR="00107E2C" w:rsidRPr="0051783F">
        <w:rPr>
          <w:i/>
          <w:iCs/>
        </w:rPr>
        <w:t xml:space="preserve"> australicum</w:t>
      </w:r>
      <w:r w:rsidR="00107E2C">
        <w:rPr>
          <w:i/>
          <w:iCs/>
        </w:rPr>
        <w:t xml:space="preserve"> </w:t>
      </w:r>
      <w:r w:rsidR="00107E2C">
        <w:t>BR1-1-5xICE</w:t>
      </w:r>
      <w:r w:rsidR="00107E2C" w:rsidRPr="008F0804">
        <w:rPr>
          <w:i/>
          <w:iCs/>
        </w:rPr>
        <w:t>Ml</w:t>
      </w:r>
      <w:r w:rsidR="00107E2C" w:rsidRPr="008F0804">
        <w:t>Sym</w:t>
      </w:r>
      <w:r w:rsidR="00E148FE">
        <w:t xml:space="preserve">. Following plant growth, any nodules present on the </w:t>
      </w:r>
      <w:r w:rsidR="00A152CC">
        <w:t>plant roots will be harvested to recover</w:t>
      </w:r>
      <w:r w:rsidR="00E148FE">
        <w:t xml:space="preserve"> </w:t>
      </w:r>
      <w:r w:rsidR="00E148FE" w:rsidRPr="0051783F">
        <w:rPr>
          <w:i/>
          <w:iCs/>
        </w:rPr>
        <w:t>M</w:t>
      </w:r>
      <w:r w:rsidR="00E148FE">
        <w:rPr>
          <w:i/>
          <w:iCs/>
        </w:rPr>
        <w:t>.</w:t>
      </w:r>
      <w:r w:rsidR="00E148FE" w:rsidRPr="0051783F">
        <w:rPr>
          <w:i/>
          <w:iCs/>
        </w:rPr>
        <w:t xml:space="preserve"> australicum</w:t>
      </w:r>
      <w:r w:rsidR="00E148FE">
        <w:rPr>
          <w:i/>
          <w:iCs/>
        </w:rPr>
        <w:t xml:space="preserve"> </w:t>
      </w:r>
      <w:r w:rsidR="00E148FE">
        <w:t>BR1-1-5xICE</w:t>
      </w:r>
      <w:r w:rsidR="00E148FE" w:rsidRPr="008F0804">
        <w:rPr>
          <w:i/>
          <w:iCs/>
        </w:rPr>
        <w:t>Ml</w:t>
      </w:r>
      <w:r w:rsidR="00E148FE" w:rsidRPr="008F0804">
        <w:t>Sym</w:t>
      </w:r>
      <w:r w:rsidR="00A152CC">
        <w:t xml:space="preserve">. </w:t>
      </w:r>
      <w:r>
        <w:t>As this isolate was recovered from a nodule, it can be reasoned that the bacterium’s genotype was able to utilise the symbiosis genes of ICE</w:t>
      </w:r>
      <w:r w:rsidRPr="008F0804">
        <w:rPr>
          <w:i/>
          <w:iCs/>
        </w:rPr>
        <w:t>Ml</w:t>
      </w:r>
      <w:r w:rsidRPr="008F0804">
        <w:t>Sym</w:t>
      </w:r>
      <w:r w:rsidR="007A42F8">
        <w:t>; at least,</w:t>
      </w:r>
      <w:r>
        <w:t xml:space="preserve"> to some extent. The isolate</w:t>
      </w:r>
      <w:r w:rsidR="00A152CC">
        <w:t xml:space="preserve"> will then be used to inoculate </w:t>
      </w:r>
      <w:r w:rsidR="006405FC">
        <w:t>another plant of the</w:t>
      </w:r>
      <w:r w:rsidR="007A42F8">
        <w:t xml:space="preserve"> same host species</w:t>
      </w:r>
      <w:r w:rsidR="006405FC">
        <w:t xml:space="preserve">. </w:t>
      </w:r>
      <w:r w:rsidR="00F5131E">
        <w:t>A</w:t>
      </w:r>
      <w:r w:rsidR="006405FC">
        <w:t xml:space="preserve">fter multiple rounds of inoculation, the </w:t>
      </w:r>
      <w:r w:rsidR="006405FC" w:rsidRPr="006405FC">
        <w:rPr>
          <w:i/>
          <w:iCs/>
        </w:rPr>
        <w:t>Lotus</w:t>
      </w:r>
      <w:r w:rsidR="006405FC">
        <w:t xml:space="preserve"> host</w:t>
      </w:r>
      <w:r w:rsidR="00E148FE">
        <w:t xml:space="preserve"> </w:t>
      </w:r>
      <w:r w:rsidR="006405FC">
        <w:t xml:space="preserve">will select for </w:t>
      </w:r>
      <w:r w:rsidR="006405FC" w:rsidRPr="0051783F">
        <w:rPr>
          <w:i/>
          <w:iCs/>
        </w:rPr>
        <w:t>M</w:t>
      </w:r>
      <w:r w:rsidR="006405FC">
        <w:rPr>
          <w:i/>
          <w:iCs/>
        </w:rPr>
        <w:t>.</w:t>
      </w:r>
      <w:r w:rsidR="006405FC" w:rsidRPr="0051783F">
        <w:rPr>
          <w:i/>
          <w:iCs/>
        </w:rPr>
        <w:t xml:space="preserve"> australicum</w:t>
      </w:r>
      <w:r w:rsidR="006405FC">
        <w:rPr>
          <w:i/>
          <w:iCs/>
        </w:rPr>
        <w:t xml:space="preserve"> </w:t>
      </w:r>
      <w:r w:rsidR="006405FC">
        <w:t>BR1-1-5xICE</w:t>
      </w:r>
      <w:r w:rsidR="006405FC" w:rsidRPr="008F0804">
        <w:rPr>
          <w:i/>
          <w:iCs/>
        </w:rPr>
        <w:t>Ml</w:t>
      </w:r>
      <w:r w:rsidR="006405FC" w:rsidRPr="008F0804">
        <w:t>Sym</w:t>
      </w:r>
      <w:r w:rsidR="006405FC">
        <w:t xml:space="preserve"> genotypes </w:t>
      </w:r>
      <w:r>
        <w:t xml:space="preserve">that can </w:t>
      </w:r>
      <w:r w:rsidR="00457471">
        <w:t xml:space="preserve">more </w:t>
      </w:r>
      <w:r>
        <w:t xml:space="preserve">efficiently and effectively </w:t>
      </w:r>
      <w:r w:rsidR="00457471">
        <w:t>utilis</w:t>
      </w:r>
      <w:r>
        <w:t>e</w:t>
      </w:r>
      <w:r w:rsidR="00457471">
        <w:t xml:space="preserve"> th</w:t>
      </w:r>
      <w:r w:rsidR="004C0374">
        <w:t>e</w:t>
      </w:r>
      <w:r>
        <w:t xml:space="preserve"> symbiosis and</w:t>
      </w:r>
      <w:r w:rsidR="004C0374">
        <w:t xml:space="preserve"> nitrogen-fixing </w:t>
      </w:r>
      <w:r w:rsidR="00457471">
        <w:t>genes of the ICE</w:t>
      </w:r>
      <w:r w:rsidR="00457471" w:rsidRPr="008F0804">
        <w:rPr>
          <w:i/>
          <w:iCs/>
        </w:rPr>
        <w:t>Ml</w:t>
      </w:r>
      <w:r w:rsidR="00457471" w:rsidRPr="008F0804">
        <w:t>Sym</w:t>
      </w:r>
      <w:r w:rsidR="00457471">
        <w:t>.</w:t>
      </w:r>
      <w:r w:rsidR="004C0374">
        <w:t xml:space="preserve"> </w:t>
      </w:r>
    </w:p>
    <w:p w14:paraId="4C923C89" w14:textId="032C9111" w:rsidR="00F30F85" w:rsidRDefault="0051783F" w:rsidP="0051783F">
      <w:pPr>
        <w:spacing w:line="360" w:lineRule="auto"/>
      </w:pPr>
      <w:r>
        <w:lastRenderedPageBreak/>
        <w:t xml:space="preserve">As </w:t>
      </w:r>
      <w:r w:rsidR="004C0374">
        <w:t xml:space="preserve">this </w:t>
      </w:r>
      <w:r>
        <w:t xml:space="preserve">project is still in its initial stages, this placement involved conducting preliminary tests and experiments with the aim to optimize the study’s experimental design. This was attempted from two different angles. </w:t>
      </w:r>
      <w:r w:rsidR="00F30F85">
        <w:t>The first</w:t>
      </w:r>
      <w:r>
        <w:t xml:space="preserve">, to determine the symbiosis and nitrogen-fixing ability of </w:t>
      </w:r>
      <w:r w:rsidRPr="0051783F">
        <w:rPr>
          <w:i/>
          <w:iCs/>
        </w:rPr>
        <w:t>M</w:t>
      </w:r>
      <w:r w:rsidR="00F30F85">
        <w:rPr>
          <w:i/>
          <w:iCs/>
        </w:rPr>
        <w:t>.</w:t>
      </w:r>
      <w:r w:rsidRPr="0051783F">
        <w:rPr>
          <w:i/>
          <w:iCs/>
        </w:rPr>
        <w:t xml:space="preserve"> australicum</w:t>
      </w:r>
      <w:r>
        <w:t xml:space="preserve"> BR1-1-5xICE</w:t>
      </w:r>
      <w:r w:rsidR="008F0804" w:rsidRPr="008F0804">
        <w:rPr>
          <w:i/>
          <w:iCs/>
        </w:rPr>
        <w:t>Ml</w:t>
      </w:r>
      <w:r w:rsidR="008F0804" w:rsidRPr="008F0804">
        <w:t>Sym</w:t>
      </w:r>
      <w:r w:rsidR="008F0804" w:rsidRPr="008F0804">
        <w:rPr>
          <w:b/>
          <w:bCs/>
        </w:rPr>
        <w:t xml:space="preserve"> </w:t>
      </w:r>
      <w:r>
        <w:t xml:space="preserve">in different </w:t>
      </w:r>
      <w:r w:rsidRPr="0051783F">
        <w:rPr>
          <w:i/>
          <w:iCs/>
        </w:rPr>
        <w:t>Lotus</w:t>
      </w:r>
      <w:r>
        <w:t xml:space="preserve"> spp</w:t>
      </w:r>
      <w:r w:rsidR="00915561">
        <w:t>.</w:t>
      </w:r>
      <w:r>
        <w:t xml:space="preserve"> prior to the planned evolutionary experiment. </w:t>
      </w:r>
    </w:p>
    <w:p w14:paraId="3A03A7AB" w14:textId="7EB36DDD" w:rsidR="0051783F" w:rsidRDefault="00F30F85" w:rsidP="0051783F">
      <w:pPr>
        <w:spacing w:line="360" w:lineRule="auto"/>
      </w:pPr>
      <w:r>
        <w:t xml:space="preserve">The second angle was </w:t>
      </w:r>
      <w:r w:rsidR="00AE57C8">
        <w:t xml:space="preserve">to </w:t>
      </w:r>
      <w:r w:rsidR="005E737E">
        <w:t>test</w:t>
      </w:r>
      <w:r w:rsidR="00AE57C8">
        <w:t xml:space="preserve"> </w:t>
      </w:r>
      <w:r w:rsidR="005E737E">
        <w:t xml:space="preserve">if </w:t>
      </w:r>
      <w:r w:rsidR="0090212F">
        <w:t>a</w:t>
      </w:r>
      <w:r w:rsidR="003546B5">
        <w:t xml:space="preserve">n </w:t>
      </w:r>
      <w:r w:rsidR="007C3563">
        <w:t xml:space="preserve">integrative </w:t>
      </w:r>
      <w:r w:rsidR="00C20E60" w:rsidRPr="00C20E60">
        <w:rPr>
          <w:lang w:val="en-GB"/>
        </w:rPr>
        <w:t>and mobilizable elemen</w:t>
      </w:r>
      <w:r w:rsidR="003546B5">
        <w:rPr>
          <w:lang w:val="en-GB"/>
        </w:rPr>
        <w:t>t</w:t>
      </w:r>
      <w:r w:rsidR="00C20E60">
        <w:rPr>
          <w:lang w:val="en-GB"/>
        </w:rPr>
        <w:t xml:space="preserve"> (IME)</w:t>
      </w:r>
      <w:r w:rsidR="00D34E35">
        <w:t xml:space="preserve"> </w:t>
      </w:r>
      <w:r w:rsidR="0090212F">
        <w:t xml:space="preserve">of interest </w:t>
      </w:r>
      <w:r w:rsidR="00ED14E1">
        <w:t xml:space="preserve">in </w:t>
      </w:r>
      <w:r w:rsidR="00ED14E1" w:rsidRPr="00907D7A">
        <w:rPr>
          <w:i/>
          <w:iCs/>
        </w:rPr>
        <w:t>Pseudomonas stutzeri</w:t>
      </w:r>
      <w:r w:rsidR="00ED14E1">
        <w:t xml:space="preserve"> encode</w:t>
      </w:r>
      <w:r w:rsidR="007A42F8">
        <w:t>d</w:t>
      </w:r>
      <w:r w:rsidR="00ED14E1">
        <w:t xml:space="preserve"> for </w:t>
      </w:r>
      <w:r w:rsidR="0090212F">
        <w:t>copper (Cu) resistance</w:t>
      </w:r>
      <w:r w:rsidR="00AE57C8">
        <w:t xml:space="preserve">. </w:t>
      </w:r>
      <w:r w:rsidR="00C20E60">
        <w:t xml:space="preserve">IME’s are similar to ICE’s in the fact that they also </w:t>
      </w:r>
      <w:r w:rsidR="001C2BC5" w:rsidRPr="001C2BC5">
        <w:t>encode their own excision and integration</w:t>
      </w:r>
      <w:r w:rsidR="001C2BC5">
        <w:t xml:space="preserve">, but </w:t>
      </w:r>
      <w:r w:rsidR="007A42F8">
        <w:t xml:space="preserve">they differ in the fact that IME’s </w:t>
      </w:r>
      <w:r w:rsidR="001C2BC5">
        <w:t>rely on the host’s conjugative systems to transfer between cells</w:t>
      </w:r>
      <w:r w:rsidR="0081580E">
        <w:fldChar w:fldCharType="begin"/>
      </w:r>
      <w:r w:rsidR="00F37F44">
        <w:instrText xml:space="preserve"> ADDIN ZOTERO_ITEM CSL_CITATION {"citationID":"4WWpIB1J","properties":{"formattedCitation":"\\super 5\\nosupersub{}","plainCitation":"5","noteIndex":0},"citationItems":[{"id":289,"uris":["http://zotero.org/users/16656036/items/N3DVUQAT"],"itemData":{"id":289,"type":"article-journal","abstract":"Conjugation is a key mechanism of bacterial evolution that involves mobile genetic elements. Recent findings indicated that the main actors of conjugative transfer are not the well-known conjugative or mobilizable plasmids but are the integrated elements. This paper reviews current knowledge on “integrative and mobilizable elements” (IMEs) that have recently been shown to be highly diverse and highly widespread but are still rarely described. IMEs encode their own excision and integration and use the conjugation machinery of unrelated co-resident conjugative element for their own transfer. Recent studies revealed a much more complex and much more diverse lifecycle than initially thought. Besides their main transmission as integrated elements, IMEs probably use plasmid-like strategies to ensure their maintenance after excision. Their interaction with conjugative elements reveals not only harmless hitchhikers but also hunters that use conjugative elements as target for their integration or harmful parasites that subvert the conjugative apparatus of incoming elements to invade cells that harbor them. IMEs carry genes conferring various functions, such as resistance to antibiotics, that can enhance the fitness of their hosts and that contribute to their maintenance in bacterial populations. Taken as a whole, IMEs are probably major contributors to bacterial evolution.","container-title":"Genes","DOI":"10.3390/genes8110337","ISSN":"2073-4425","issue":"11","language":"en","license":"http://creativecommons.org/licenses/by/3.0/","note":"number: 11\npublisher: Multidisciplinary Digital Publishing Institute","page":"337","source":"www.mdpi.com","title":"The Obscure World of Integrative and Mobilizable Elements, Highly Widespread Elements that Pirate Bacterial Conjugative Systems","volume":"8","author":[{"family":"Guédon","given":"Gérard"},{"family":"Libante","given":"Virginie"},{"family":"Coluzzi","given":"Charles"},{"family":"Payot","given":"Sophie"},{"family":"Leblond-Bourget","given":"Nathalie"}],"issued":{"date-parts":[["2017",11]]}}}],"schema":"https://github.com/citation-style-language/schema/raw/master/csl-citation.json"} </w:instrText>
      </w:r>
      <w:r w:rsidR="0081580E">
        <w:fldChar w:fldCharType="separate"/>
      </w:r>
      <w:r w:rsidR="00F37F44" w:rsidRPr="00F37F44">
        <w:rPr>
          <w:vertAlign w:val="superscript"/>
        </w:rPr>
        <w:t>5</w:t>
      </w:r>
      <w:r w:rsidR="0081580E">
        <w:fldChar w:fldCharType="end"/>
      </w:r>
      <w:r w:rsidR="0081580E">
        <w:t xml:space="preserve">. </w:t>
      </w:r>
      <w:r w:rsidR="00B8686E">
        <w:t xml:space="preserve">As the IME </w:t>
      </w:r>
      <w:r w:rsidR="00E850C8">
        <w:t xml:space="preserve">in </w:t>
      </w:r>
      <w:r w:rsidR="00E850C8" w:rsidRPr="00907D7A">
        <w:rPr>
          <w:i/>
          <w:iCs/>
        </w:rPr>
        <w:t>P</w:t>
      </w:r>
      <w:r w:rsidR="00E850C8">
        <w:t>.</w:t>
      </w:r>
      <w:r w:rsidR="00E850C8" w:rsidRPr="00907D7A">
        <w:rPr>
          <w:i/>
          <w:iCs/>
        </w:rPr>
        <w:t>stutzeri</w:t>
      </w:r>
      <w:r w:rsidR="00E850C8">
        <w:t xml:space="preserve"> carries genes annotated with </w:t>
      </w:r>
      <w:r w:rsidR="00167904">
        <w:t>Cu resistance</w:t>
      </w:r>
      <w:r w:rsidR="00E850C8">
        <w:t xml:space="preserve">, </w:t>
      </w:r>
      <w:r w:rsidR="00167904">
        <w:t xml:space="preserve">this </w:t>
      </w:r>
      <w:r w:rsidR="00E850C8">
        <w:t>project</w:t>
      </w:r>
      <w:r w:rsidR="00167904">
        <w:t xml:space="preserve"> aimed to </w:t>
      </w:r>
      <w:r w:rsidR="008B21C7">
        <w:t xml:space="preserve">confirm </w:t>
      </w:r>
      <w:r w:rsidR="00167904">
        <w:t>whether IME presence can be selected for by a Cu minimum inhibitory concentration (MIC) test.</w:t>
      </w:r>
      <w:r w:rsidR="008B21C7">
        <w:t xml:space="preserve"> Various strains of </w:t>
      </w:r>
      <w:r w:rsidR="008B21C7" w:rsidRPr="008B21C7">
        <w:rPr>
          <w:i/>
          <w:iCs/>
        </w:rPr>
        <w:t>P. stutzeri</w:t>
      </w:r>
      <w:r w:rsidR="007A42F8">
        <w:rPr>
          <w:i/>
          <w:iCs/>
        </w:rPr>
        <w:t>,</w:t>
      </w:r>
      <w:r w:rsidR="008B21C7">
        <w:t xml:space="preserve"> previously confirmed by Dr Colombi to possess the IME</w:t>
      </w:r>
      <w:r w:rsidR="007A42F8">
        <w:t xml:space="preserve">, </w:t>
      </w:r>
      <w:r w:rsidR="008B21C7">
        <w:t>were used to test this Cu selection theory.</w:t>
      </w:r>
      <w:r w:rsidR="00167904">
        <w:t xml:space="preserve"> </w:t>
      </w:r>
    </w:p>
    <w:p w14:paraId="7D63782C" w14:textId="2C8D6EE3" w:rsidR="001A0A03" w:rsidRPr="00BD6A77" w:rsidRDefault="00CB50D7" w:rsidP="00CE57D7">
      <w:pPr>
        <w:spacing w:line="360" w:lineRule="auto"/>
      </w:pPr>
      <w:r>
        <w:t>Th</w:t>
      </w:r>
      <w:r w:rsidR="00CE57D7">
        <w:t xml:space="preserve">ese </w:t>
      </w:r>
      <w:r w:rsidR="008B21C7">
        <w:t>two separate approaches of experiment optimization were employed in the context of testing</w:t>
      </w:r>
      <w:r w:rsidR="00CE57D7">
        <w:t xml:space="preserve"> three </w:t>
      </w:r>
      <w:r w:rsidR="008B21C7">
        <w:t xml:space="preserve">different </w:t>
      </w:r>
      <w:r w:rsidR="00CE57D7">
        <w:t>hypothes</w:t>
      </w:r>
      <w:r w:rsidR="008B21C7">
        <w:t>es</w:t>
      </w:r>
      <w:r w:rsidR="00CE57D7">
        <w:t xml:space="preserve">: 1) </w:t>
      </w:r>
      <w:r w:rsidR="00B95289">
        <w:t xml:space="preserve">Symbiosis rates will </w:t>
      </w:r>
      <w:r w:rsidR="009B2F71">
        <w:t xml:space="preserve">differ between different </w:t>
      </w:r>
      <w:r w:rsidR="009B2F71" w:rsidRPr="009B2F71">
        <w:rPr>
          <w:i/>
          <w:iCs/>
        </w:rPr>
        <w:t>Lotus</w:t>
      </w:r>
      <w:r w:rsidR="009B2F71">
        <w:t xml:space="preserve"> spp</w:t>
      </w:r>
      <w:r w:rsidR="009B2F71" w:rsidRPr="00FE185C">
        <w:t xml:space="preserve">., </w:t>
      </w:r>
      <w:r w:rsidR="00B801AC" w:rsidRPr="00FE185C">
        <w:t>as different species and genotypes are very selective of their symbionts</w:t>
      </w:r>
      <w:r w:rsidR="00FE185C" w:rsidRPr="00FE185C">
        <w:fldChar w:fldCharType="begin"/>
      </w:r>
      <w:r w:rsidR="00F37F44">
        <w:instrText xml:space="preserve"> ADDIN ZOTERO_ITEM CSL_CITATION {"citationID":"n0MwQz9b","properties":{"formattedCitation":"\\super 6\\nosupersub{}","plainCitation":"6","noteIndex":0},"citationItems":[{"id":280,"uris":["http://zotero.org/users/16656036/items/MCBEKVPY"],"itemData":{"id":280,"type":"article-journal","abstract":"Legume plants are able to engage in root nodule symbiosis with nitrogen-fixing soil bacteria, collectively called rhizobia. This mutualistic association is highly specific, such that each rhizobial species/strain interacts with only a specific group of legumes, and vice versa. Symbiosis specificity can occur at multiple phases of the interaction, ranging from initial bacterial attachment and infection to late nodule development associated with nitrogen fixation. Genetic control of symbiosis specificity is complex, involving fine-tuned signal communication between the symbiotic partners. Here we review our current understanding of the mechanisms used by the host and bacteria to choose their symbiotic partners, with a special focus on the role that the host immunity plays in controlling the specificity of the legume – rhizobial symbiosis.","container-title":"Cellular Microbiology","DOI":"10.1111/j.1462-5822.2011.01736.x","ISSN":"1462-5822","issue":"3","language":"en","license":"© 2011 Blackwell Publishing Ltd","note":"_eprint: https://onlinelibrary.wiley.com/doi/pdf/10.1111/j.1462-5822.2011.01736.x","page":"334-342","source":"Wiley Online Library","title":"Symbiosis specificity in the legume – rhizobial mutualism","volume":"14","author":[{"family":"Wang","given":"Dong"},{"family":"Yang","given":"Shengming"},{"family":"Tang","given":"Fang"},{"family":"Zhu","given":"Hongyan"}],"issued":{"date-parts":[["2012"]]}}}],"schema":"https://github.com/citation-style-language/schema/raw/master/csl-citation.json"} </w:instrText>
      </w:r>
      <w:r w:rsidR="00FE185C" w:rsidRPr="00FE185C">
        <w:fldChar w:fldCharType="separate"/>
      </w:r>
      <w:r w:rsidR="00F37F44" w:rsidRPr="00F37F44">
        <w:rPr>
          <w:vertAlign w:val="superscript"/>
        </w:rPr>
        <w:t>6</w:t>
      </w:r>
      <w:r w:rsidR="00FE185C" w:rsidRPr="00FE185C">
        <w:fldChar w:fldCharType="end"/>
      </w:r>
      <w:r w:rsidR="00CE57D7">
        <w:t xml:space="preserve">. 2) </w:t>
      </w:r>
      <w:r w:rsidR="00BB4D20">
        <w:t>Any plants that do display symbiosis</w:t>
      </w:r>
      <w:r w:rsidR="00CE57D7">
        <w:t xml:space="preserve"> indicators</w:t>
      </w:r>
      <w:r w:rsidR="00BB4D20">
        <w:t xml:space="preserve"> will have </w:t>
      </w:r>
      <w:r w:rsidR="008B21C7">
        <w:t xml:space="preserve">a </w:t>
      </w:r>
      <w:r w:rsidR="00BB4D20">
        <w:t xml:space="preserve">greater </w:t>
      </w:r>
      <w:r w:rsidR="008B21C7">
        <w:t xml:space="preserve">dry foliage </w:t>
      </w:r>
      <w:r w:rsidR="00BB4D20">
        <w:t>mass than those that do not, due to nitrogen fixation</w:t>
      </w:r>
      <w:r w:rsidR="007A42F8">
        <w:t xml:space="preserve"> benefitting plant growth</w:t>
      </w:r>
      <w:r w:rsidR="00CE57D7">
        <w:t xml:space="preserve">. 3) </w:t>
      </w:r>
      <w:r w:rsidR="00885972" w:rsidRPr="0051783F">
        <w:rPr>
          <w:i/>
          <w:iCs/>
        </w:rPr>
        <w:t>Pseudomonas</w:t>
      </w:r>
      <w:r w:rsidR="00885972">
        <w:t xml:space="preserve"> spp</w:t>
      </w:r>
      <w:r w:rsidR="00915561">
        <w:t>.</w:t>
      </w:r>
      <w:r w:rsidR="00885972">
        <w:t xml:space="preserve"> possessing </w:t>
      </w:r>
      <w:r w:rsidR="007A42F8">
        <w:t xml:space="preserve">the </w:t>
      </w:r>
      <w:r w:rsidR="00885972">
        <w:t xml:space="preserve">IME will have greater Cu MIC than those that do not, thus confirming </w:t>
      </w:r>
      <w:r w:rsidR="00CE57D7">
        <w:t xml:space="preserve">Cu resistance as a reliable indicator of </w:t>
      </w:r>
      <w:r w:rsidR="00885972">
        <w:t>IME</w:t>
      </w:r>
      <w:r w:rsidR="00CE57D7">
        <w:t xml:space="preserve"> presence.</w:t>
      </w:r>
    </w:p>
    <w:p w14:paraId="51A351B9" w14:textId="77777777" w:rsidR="00CE57D7" w:rsidRDefault="00CE57D7" w:rsidP="0051783F">
      <w:pPr>
        <w:spacing w:line="360" w:lineRule="auto"/>
        <w:rPr>
          <w:b/>
          <w:bCs/>
          <w:sz w:val="26"/>
          <w:szCs w:val="26"/>
        </w:rPr>
      </w:pPr>
    </w:p>
    <w:p w14:paraId="74E30B63" w14:textId="3BD4112A" w:rsidR="0051783F" w:rsidRDefault="0051783F" w:rsidP="0051783F">
      <w:pPr>
        <w:spacing w:line="360" w:lineRule="auto"/>
        <w:rPr>
          <w:b/>
          <w:bCs/>
          <w:sz w:val="26"/>
          <w:szCs w:val="26"/>
        </w:rPr>
      </w:pPr>
      <w:r>
        <w:rPr>
          <w:b/>
          <w:bCs/>
          <w:sz w:val="26"/>
          <w:szCs w:val="26"/>
        </w:rPr>
        <w:t>Methods</w:t>
      </w:r>
    </w:p>
    <w:p w14:paraId="0F51FB72" w14:textId="41286DC3" w:rsidR="0051783F" w:rsidRPr="00154CCD" w:rsidRDefault="008E746B" w:rsidP="0051783F">
      <w:pPr>
        <w:spacing w:line="360" w:lineRule="auto"/>
        <w:rPr>
          <w:b/>
          <w:bCs/>
        </w:rPr>
      </w:pPr>
      <w:r>
        <w:rPr>
          <w:b/>
          <w:bCs/>
          <w:i/>
          <w:iCs/>
        </w:rPr>
        <w:t xml:space="preserve">L. australis </w:t>
      </w:r>
      <w:r>
        <w:rPr>
          <w:b/>
          <w:bCs/>
        </w:rPr>
        <w:t xml:space="preserve">and </w:t>
      </w:r>
      <w:r>
        <w:rPr>
          <w:b/>
          <w:bCs/>
          <w:i/>
          <w:iCs/>
        </w:rPr>
        <w:t>L. corniculatus s</w:t>
      </w:r>
      <w:r w:rsidR="00154CCD" w:rsidRPr="00154CCD">
        <w:rPr>
          <w:b/>
          <w:bCs/>
        </w:rPr>
        <w:t xml:space="preserve">eed </w:t>
      </w:r>
      <w:r w:rsidR="00154CCD">
        <w:rPr>
          <w:b/>
          <w:bCs/>
        </w:rPr>
        <w:t>inoculation</w:t>
      </w:r>
    </w:p>
    <w:p w14:paraId="3E389C64" w14:textId="69E0B6AC" w:rsidR="00154CCD" w:rsidRDefault="00154CCD" w:rsidP="0051783F">
      <w:pPr>
        <w:spacing w:line="360" w:lineRule="auto"/>
      </w:pPr>
      <w:r w:rsidRPr="00154CCD">
        <w:t xml:space="preserve">Four seed samples were </w:t>
      </w:r>
      <w:r>
        <w:t>selected for inoculation</w:t>
      </w:r>
      <w:r w:rsidRPr="00154CCD">
        <w:t xml:space="preserve">:  Two samples of </w:t>
      </w:r>
      <w:r w:rsidRPr="00154CCD">
        <w:rPr>
          <w:i/>
          <w:iCs/>
        </w:rPr>
        <w:t>L. australis</w:t>
      </w:r>
      <w:r w:rsidR="008B21C7">
        <w:t>:</w:t>
      </w:r>
      <w:r w:rsidR="000A5A05">
        <w:t xml:space="preserve"> </w:t>
      </w:r>
      <w:r w:rsidR="00147A39" w:rsidRPr="00154CCD">
        <w:rPr>
          <w:i/>
          <w:iCs/>
        </w:rPr>
        <w:t>L. australis</w:t>
      </w:r>
      <w:r w:rsidR="00147A39">
        <w:rPr>
          <w:i/>
          <w:iCs/>
        </w:rPr>
        <w:t xml:space="preserve"> </w:t>
      </w:r>
      <w:r w:rsidR="00EA2C26">
        <w:t xml:space="preserve">SA17133 (L2) </w:t>
      </w:r>
      <w:r>
        <w:t>and</w:t>
      </w:r>
      <w:r w:rsidR="00EA2C26">
        <w:t xml:space="preserve"> </w:t>
      </w:r>
      <w:r w:rsidR="00EA2C26" w:rsidRPr="00154CCD">
        <w:rPr>
          <w:i/>
          <w:iCs/>
        </w:rPr>
        <w:t>L. australis</w:t>
      </w:r>
      <w:r w:rsidR="00EA2C26">
        <w:t xml:space="preserve"> ID</w:t>
      </w:r>
      <w:r w:rsidR="003F0302">
        <w:t>:#3 (</w:t>
      </w:r>
      <w:r w:rsidR="00AE7923">
        <w:t>L</w:t>
      </w:r>
      <w:r w:rsidRPr="00154CCD">
        <w:t xml:space="preserve">4), </w:t>
      </w:r>
      <w:r w:rsidR="000A5A05">
        <w:t xml:space="preserve">and two samples </w:t>
      </w:r>
      <w:r w:rsidR="0034771C">
        <w:t xml:space="preserve">of </w:t>
      </w:r>
      <w:r w:rsidRPr="00154CCD">
        <w:rPr>
          <w:i/>
          <w:iCs/>
        </w:rPr>
        <w:t>L. corniculatus</w:t>
      </w:r>
      <w:r w:rsidR="008B21C7">
        <w:t>:</w:t>
      </w:r>
      <w:r w:rsidR="0034771C">
        <w:rPr>
          <w:i/>
          <w:iCs/>
        </w:rPr>
        <w:t xml:space="preserve"> </w:t>
      </w:r>
      <w:r w:rsidR="0034771C" w:rsidRPr="00154CCD">
        <w:rPr>
          <w:i/>
          <w:iCs/>
        </w:rPr>
        <w:t>L. corniculatus</w:t>
      </w:r>
      <w:r w:rsidRPr="00154CCD">
        <w:t xml:space="preserve"> </w:t>
      </w:r>
      <w:r w:rsidR="00A66DA7">
        <w:t>FRANCO</w:t>
      </w:r>
      <w:r w:rsidR="003F0302">
        <w:t xml:space="preserve"> </w:t>
      </w:r>
      <w:r w:rsidRPr="00154CCD">
        <w:t>(</w:t>
      </w:r>
      <w:r w:rsidR="00AE7923">
        <w:t>L</w:t>
      </w:r>
      <w:r>
        <w:t>3</w:t>
      </w:r>
      <w:r w:rsidRPr="00154CCD">
        <w:t xml:space="preserve">) and </w:t>
      </w:r>
      <w:r w:rsidRPr="00154CCD">
        <w:rPr>
          <w:i/>
          <w:iCs/>
        </w:rPr>
        <w:t>L. corniculatus</w:t>
      </w:r>
      <w:r w:rsidRPr="00154CCD">
        <w:t xml:space="preserve"> </w:t>
      </w:r>
      <w:r w:rsidR="00A66DA7">
        <w:t xml:space="preserve">HAM 216 </w:t>
      </w:r>
      <w:r w:rsidRPr="00154CCD">
        <w:t>(</w:t>
      </w:r>
      <w:r w:rsidR="00AE7923">
        <w:t>L</w:t>
      </w:r>
      <w:r>
        <w:t>5</w:t>
      </w:r>
      <w:r w:rsidRPr="00154CCD">
        <w:t>)</w:t>
      </w:r>
      <w:r>
        <w:t xml:space="preserve">. Seed samples were supplied by </w:t>
      </w:r>
      <w:r w:rsidRPr="00154CCD">
        <w:t>Australian Pastures Geneban</w:t>
      </w:r>
      <w:r>
        <w:t xml:space="preserve">k. </w:t>
      </w:r>
    </w:p>
    <w:p w14:paraId="7C68EAB3" w14:textId="3EA7D409" w:rsidR="00154CCD" w:rsidRPr="00154CCD" w:rsidRDefault="00154CCD" w:rsidP="00154CCD">
      <w:pPr>
        <w:spacing w:line="360" w:lineRule="auto"/>
      </w:pPr>
      <w:r w:rsidRPr="00154CCD">
        <w:rPr>
          <w:i/>
          <w:iCs/>
        </w:rPr>
        <w:t>L. australis</w:t>
      </w:r>
      <w:r w:rsidRPr="00154CCD">
        <w:t xml:space="preserve"> and </w:t>
      </w:r>
      <w:r w:rsidRPr="00154CCD">
        <w:rPr>
          <w:i/>
          <w:iCs/>
        </w:rPr>
        <w:t>L. corniculatus</w:t>
      </w:r>
      <w:r w:rsidRPr="00154CCD">
        <w:t xml:space="preserve"> </w:t>
      </w:r>
      <w:r w:rsidR="00D816D6">
        <w:t xml:space="preserve">seeds </w:t>
      </w:r>
      <w:r w:rsidRPr="00154CCD">
        <w:t>were scarified by immersion in 98% pure sulfuric acid for 12 minutes, followed by five washes of sterile dH</w:t>
      </w:r>
      <w:r w:rsidRPr="00154CCD">
        <w:rPr>
          <w:vertAlign w:val="subscript"/>
        </w:rPr>
        <w:t>2</w:t>
      </w:r>
      <w:r w:rsidRPr="00154CCD">
        <w:t>O. Seeds were then immersed in 3.2% bleach for 20 minutes, followed by another five washes of sterile dH</w:t>
      </w:r>
      <w:r w:rsidRPr="00154CCD">
        <w:rPr>
          <w:vertAlign w:val="subscript"/>
        </w:rPr>
        <w:t>2</w:t>
      </w:r>
      <w:r w:rsidRPr="00154CCD">
        <w:t>O.</w:t>
      </w:r>
      <w:r>
        <w:t xml:space="preserve"> </w:t>
      </w:r>
      <w:r w:rsidRPr="00154CCD">
        <w:t>Sterilised seeds were placed on fresh 0.8%(w/v) water agar an</w:t>
      </w:r>
      <w:r>
        <w:t>d</w:t>
      </w:r>
      <w:r w:rsidRPr="00154CCD">
        <w:t xml:space="preserve"> incubated in the dark at room temperature for </w:t>
      </w:r>
      <w:r w:rsidR="003D5E25">
        <w:t>2</w:t>
      </w:r>
      <w:r w:rsidRPr="00154CCD">
        <w:t xml:space="preserve"> days.</w:t>
      </w:r>
      <w:r w:rsidR="00BC1FE2">
        <w:t xml:space="preserve"> S</w:t>
      </w:r>
      <w:r w:rsidRPr="00154CCD">
        <w:t xml:space="preserve">uccessfully germinated seeds of </w:t>
      </w:r>
      <w:r w:rsidR="00AE7923">
        <w:t>L</w:t>
      </w:r>
      <w:r w:rsidRPr="00154CCD">
        <w:t xml:space="preserve">2 (n=9), </w:t>
      </w:r>
      <w:r w:rsidR="00AE7923">
        <w:t>L</w:t>
      </w:r>
      <w:r w:rsidRPr="00154CCD">
        <w:t xml:space="preserve">3 (n=4) and </w:t>
      </w:r>
      <w:r w:rsidR="00AE7923">
        <w:t>L</w:t>
      </w:r>
      <w:r w:rsidRPr="00154CCD">
        <w:t>4 (n=10) were transferred to test tubes with fresh 23mL Jansen agar</w:t>
      </w:r>
      <w:r w:rsidR="00BC1FE2">
        <w:t xml:space="preserve"> </w:t>
      </w:r>
      <w:r w:rsidRPr="00154CCD">
        <w:t>slopes.</w:t>
      </w:r>
      <w:r w:rsidR="008B21C7">
        <w:t xml:space="preserve"> No seedlings from L5 germinated, and so this seed group was removed from the study. The Jensen agar t</w:t>
      </w:r>
      <w:r w:rsidRPr="00154CCD">
        <w:t>ubes were capped with foam plugs that allowed for gas exchange an</w:t>
      </w:r>
      <w:r w:rsidR="00BC1FE2">
        <w:t>d</w:t>
      </w:r>
      <w:r w:rsidRPr="00154CCD">
        <w:t xml:space="preserve"> incubated in the dark at room temperature for </w:t>
      </w:r>
      <w:r w:rsidR="003D5E25">
        <w:t>2</w:t>
      </w:r>
      <w:r w:rsidRPr="00154CCD">
        <w:t xml:space="preserve"> days prior to inoculation.</w:t>
      </w:r>
    </w:p>
    <w:p w14:paraId="294E62F1" w14:textId="1CD79773" w:rsidR="00154CCD" w:rsidRDefault="00154CCD" w:rsidP="00154CCD">
      <w:pPr>
        <w:spacing w:line="360" w:lineRule="auto"/>
      </w:pPr>
      <w:r w:rsidRPr="00BC1FE2">
        <w:rPr>
          <w:i/>
          <w:iCs/>
        </w:rPr>
        <w:t>M</w:t>
      </w:r>
      <w:r w:rsidR="00BC1FE2">
        <w:rPr>
          <w:i/>
          <w:iCs/>
        </w:rPr>
        <w:t>.</w:t>
      </w:r>
      <w:r w:rsidRPr="00BC1FE2">
        <w:rPr>
          <w:i/>
          <w:iCs/>
        </w:rPr>
        <w:t xml:space="preserve"> australicum</w:t>
      </w:r>
      <w:r w:rsidRPr="00154CCD">
        <w:t xml:space="preserve"> BR1</w:t>
      </w:r>
      <w:r w:rsidR="00BC1FE2">
        <w:t>-</w:t>
      </w:r>
      <w:r w:rsidRPr="00154CCD">
        <w:t>1</w:t>
      </w:r>
      <w:r w:rsidR="00BC1FE2">
        <w:t>-</w:t>
      </w:r>
      <w:r w:rsidRPr="00154CCD">
        <w:t>5xICE</w:t>
      </w:r>
      <w:r w:rsidR="008F0804" w:rsidRPr="008F0804">
        <w:rPr>
          <w:i/>
          <w:iCs/>
        </w:rPr>
        <w:t>Ml</w:t>
      </w:r>
      <w:r w:rsidR="008F0804" w:rsidRPr="008F0804">
        <w:t>Sym</w:t>
      </w:r>
      <w:r w:rsidRPr="00154CCD">
        <w:t xml:space="preserve"> </w:t>
      </w:r>
      <w:r w:rsidR="00487D01">
        <w:t>w</w:t>
      </w:r>
      <w:r w:rsidR="00783ED4">
        <w:t>as</w:t>
      </w:r>
      <w:r w:rsidR="00487D01">
        <w:t xml:space="preserve"> plated onto </w:t>
      </w:r>
      <w:r w:rsidR="005167EE">
        <w:t xml:space="preserve">glucose </w:t>
      </w:r>
      <w:r w:rsidRPr="00154CCD">
        <w:t>R</w:t>
      </w:r>
      <w:r w:rsidR="005167EE">
        <w:t xml:space="preserve">hizobium </w:t>
      </w:r>
      <w:r w:rsidRPr="00154CCD">
        <w:t>D</w:t>
      </w:r>
      <w:r w:rsidR="005167EE">
        <w:t xml:space="preserve">efined </w:t>
      </w:r>
      <w:r w:rsidRPr="00154CCD">
        <w:t>M</w:t>
      </w:r>
      <w:r w:rsidR="005167EE">
        <w:t>edium (G/RDM)</w:t>
      </w:r>
      <w:r w:rsidR="00BC1FE2">
        <w:t xml:space="preserve"> (</w:t>
      </w:r>
      <w:r w:rsidRPr="00154CCD">
        <w:t>no vit</w:t>
      </w:r>
      <w:r w:rsidR="00BC1FE2">
        <w:t>amin)</w:t>
      </w:r>
      <w:r w:rsidR="00783ED4">
        <w:t xml:space="preserve"> and incubated for 5 days at 28ºC. Cells were harvested and </w:t>
      </w:r>
      <w:r w:rsidRPr="00154CCD">
        <w:t xml:space="preserve">suspended in </w:t>
      </w:r>
      <w:r w:rsidRPr="00154CCD">
        <w:lastRenderedPageBreak/>
        <w:t>sterile dH</w:t>
      </w:r>
      <w:r w:rsidRPr="00BC1FE2">
        <w:rPr>
          <w:vertAlign w:val="subscript"/>
        </w:rPr>
        <w:t>2</w:t>
      </w:r>
      <w:r w:rsidRPr="00154CCD">
        <w:t>O and diluted to OD</w:t>
      </w:r>
      <w:r w:rsidRPr="00BC1FE2">
        <w:rPr>
          <w:vertAlign w:val="subscript"/>
        </w:rPr>
        <w:t>600</w:t>
      </w:r>
      <w:r w:rsidRPr="00154CCD">
        <w:t xml:space="preserve"> = 0.12 (2sf). 200µL </w:t>
      </w:r>
      <w:r w:rsidR="00BC1FE2">
        <w:t xml:space="preserve">aliquots </w:t>
      </w:r>
      <w:r w:rsidRPr="00154CCD">
        <w:t>of inoculum w</w:t>
      </w:r>
      <w:r w:rsidR="00BC1FE2">
        <w:t>ere</w:t>
      </w:r>
      <w:r w:rsidRPr="00154CCD">
        <w:t xml:space="preserve"> pipetted directly onto seeds of </w:t>
      </w:r>
      <w:r w:rsidR="00AE7923">
        <w:t>L</w:t>
      </w:r>
      <w:r w:rsidRPr="00154CCD">
        <w:t xml:space="preserve">2 (n=6), </w:t>
      </w:r>
      <w:r w:rsidR="00AE7923">
        <w:t>L</w:t>
      </w:r>
      <w:r w:rsidRPr="00154CCD">
        <w:t xml:space="preserve">3 (n=3) and </w:t>
      </w:r>
      <w:r w:rsidR="00AE7923">
        <w:t>L</w:t>
      </w:r>
      <w:r w:rsidRPr="00154CCD">
        <w:t xml:space="preserve">4 (n=7). </w:t>
      </w:r>
      <w:r w:rsidR="00BC1FE2">
        <w:t xml:space="preserve">A subset of each seed </w:t>
      </w:r>
      <w:r w:rsidR="00283617">
        <w:t>g</w:t>
      </w:r>
      <w:r w:rsidR="00BC1FE2">
        <w:t>roup was omitted from inoculation to act as negative controls (</w:t>
      </w:r>
      <w:r w:rsidR="00AE7923">
        <w:t>L</w:t>
      </w:r>
      <w:r w:rsidR="00BC1FE2">
        <w:t xml:space="preserve">2: n=3, </w:t>
      </w:r>
      <w:r w:rsidR="00AE7923">
        <w:t>L</w:t>
      </w:r>
      <w:r w:rsidR="00BC1FE2">
        <w:t xml:space="preserve">3: n=1, </w:t>
      </w:r>
      <w:r w:rsidR="00AE7923">
        <w:t>L</w:t>
      </w:r>
      <w:r w:rsidR="00BC1FE2">
        <w:t>4: n=3)</w:t>
      </w:r>
      <w:r w:rsidRPr="00154CCD">
        <w:t>. Inoculated slopes were left to dry in</w:t>
      </w:r>
      <w:r w:rsidR="008B21C7">
        <w:t xml:space="preserve"> a</w:t>
      </w:r>
      <w:r w:rsidRPr="00154CCD">
        <w:t xml:space="preserve"> lateral-flow cabinet for 40 minutes. </w:t>
      </w:r>
      <w:r w:rsidR="008B21C7">
        <w:t>Dried s</w:t>
      </w:r>
      <w:r w:rsidRPr="00154CCD">
        <w:t>lopes</w:t>
      </w:r>
      <w:r w:rsidR="00BC1FE2">
        <w:t xml:space="preserve"> (</w:t>
      </w:r>
      <w:r w:rsidR="008B21C7">
        <w:t xml:space="preserve">both </w:t>
      </w:r>
      <w:r w:rsidR="00BC1FE2">
        <w:t>inoculated and negative controls)</w:t>
      </w:r>
      <w:r w:rsidRPr="00154CCD">
        <w:t xml:space="preserve"> were wrapped in foil and transferred to a </w:t>
      </w:r>
      <w:r w:rsidR="00B8686E">
        <w:t xml:space="preserve">PC2 </w:t>
      </w:r>
      <w:r w:rsidRPr="00154CCD">
        <w:t>CO</w:t>
      </w:r>
      <w:r w:rsidRPr="00BC1FE2">
        <w:rPr>
          <w:vertAlign w:val="subscript"/>
        </w:rPr>
        <w:t>2</w:t>
      </w:r>
      <w:r w:rsidRPr="00154CCD">
        <w:t xml:space="preserve"> chamber </w:t>
      </w:r>
      <w:r w:rsidR="00283617">
        <w:t xml:space="preserve">to </w:t>
      </w:r>
      <w:r w:rsidRPr="00154CCD">
        <w:t>incubate for 2 months.</w:t>
      </w:r>
    </w:p>
    <w:p w14:paraId="26E74964" w14:textId="77777777" w:rsidR="00594403" w:rsidRDefault="00594403" w:rsidP="00594403">
      <w:pPr>
        <w:spacing w:line="360" w:lineRule="auto"/>
        <w:rPr>
          <w:b/>
          <w:bCs/>
        </w:rPr>
      </w:pPr>
      <w:r w:rsidRPr="003D5E25">
        <w:rPr>
          <w:b/>
          <w:bCs/>
          <w:i/>
          <w:iCs/>
        </w:rPr>
        <w:t>Lotus</w:t>
      </w:r>
      <w:r>
        <w:rPr>
          <w:b/>
          <w:bCs/>
        </w:rPr>
        <w:t xml:space="preserve"> spp. growth conditions</w:t>
      </w:r>
    </w:p>
    <w:p w14:paraId="11F74152" w14:textId="77777777" w:rsidR="00594403" w:rsidRPr="00B8686E" w:rsidRDefault="00594403" w:rsidP="00594403">
      <w:pPr>
        <w:spacing w:line="360" w:lineRule="auto"/>
      </w:pPr>
      <w:r w:rsidRPr="00B8686E">
        <w:t xml:space="preserve">All </w:t>
      </w:r>
      <w:r w:rsidRPr="00B8686E">
        <w:rPr>
          <w:i/>
          <w:iCs/>
        </w:rPr>
        <w:t>Lotus</w:t>
      </w:r>
      <w:r w:rsidRPr="00B8686E">
        <w:t xml:space="preserve"> spp</w:t>
      </w:r>
      <w:r>
        <w:t>.</w:t>
      </w:r>
      <w:r w:rsidRPr="00B8686E">
        <w:t xml:space="preserve"> seedlings were incubated in a PC2 CO</w:t>
      </w:r>
      <w:r w:rsidRPr="00B8686E">
        <w:rPr>
          <w:vertAlign w:val="subscript"/>
        </w:rPr>
        <w:t>2</w:t>
      </w:r>
      <w:r w:rsidRPr="00B8686E">
        <w:t xml:space="preserve"> incubation chamber. CO</w:t>
      </w:r>
      <w:r w:rsidRPr="00B8686E">
        <w:rPr>
          <w:vertAlign w:val="subscript"/>
        </w:rPr>
        <w:t>2</w:t>
      </w:r>
      <w:r>
        <w:t xml:space="preserve"> level</w:t>
      </w:r>
      <w:r w:rsidRPr="00B8686E">
        <w:t xml:space="preserve">: general atmospheric conditions. Relative humidity: 70%. </w:t>
      </w:r>
      <w:r>
        <w:t xml:space="preserve">Day/Night cycle: Day: 16hrs, </w:t>
      </w:r>
      <w:r w:rsidRPr="00B8686E">
        <w:t>22</w:t>
      </w:r>
      <w:r>
        <w:t>º</w:t>
      </w:r>
      <w:r w:rsidRPr="00B8686E">
        <w:t>C</w:t>
      </w:r>
      <w:r>
        <w:t xml:space="preserve">, standard white light. Night: 8hrs, </w:t>
      </w:r>
      <w:r w:rsidRPr="00B8686E">
        <w:t>14</w:t>
      </w:r>
      <w:r>
        <w:t>º</w:t>
      </w:r>
      <w:r w:rsidRPr="00B8686E">
        <w:t xml:space="preserve">C, </w:t>
      </w:r>
      <w:r>
        <w:t>no light. No watering needed.</w:t>
      </w:r>
    </w:p>
    <w:p w14:paraId="0B7F0558" w14:textId="7A284F3D" w:rsidR="00BC1FE2" w:rsidRPr="00BC1FE2" w:rsidRDefault="001E1BD9" w:rsidP="00BC1FE2">
      <w:pPr>
        <w:spacing w:line="360" w:lineRule="auto"/>
      </w:pPr>
      <w:r>
        <w:rPr>
          <w:b/>
          <w:bCs/>
        </w:rPr>
        <w:t xml:space="preserve">Symbiosis </w:t>
      </w:r>
      <w:r w:rsidR="00BC1FE2" w:rsidRPr="00BC1FE2">
        <w:rPr>
          <w:b/>
          <w:bCs/>
        </w:rPr>
        <w:t>assessmen</w:t>
      </w:r>
      <w:r w:rsidR="00BC1FE2">
        <w:rPr>
          <w:b/>
          <w:bCs/>
        </w:rPr>
        <w:t>t</w:t>
      </w:r>
    </w:p>
    <w:p w14:paraId="7C9941CC" w14:textId="7B8FF040" w:rsidR="00A303A0" w:rsidRPr="00BC1FE2" w:rsidRDefault="00881407" w:rsidP="00BC1FE2">
      <w:pPr>
        <w:spacing w:line="360" w:lineRule="auto"/>
      </w:pPr>
      <w:r w:rsidRPr="00F743E3">
        <w:rPr>
          <w:i/>
          <w:iCs/>
        </w:rPr>
        <w:t>L. australis</w:t>
      </w:r>
      <w:r w:rsidR="00D816D6">
        <w:t xml:space="preserve"> ID#3</w:t>
      </w:r>
      <w:r w:rsidRPr="00F743E3">
        <w:t xml:space="preserve"> </w:t>
      </w:r>
      <w:r>
        <w:t>(</w:t>
      </w:r>
      <w:r w:rsidRPr="00F743E3">
        <w:t>L4</w:t>
      </w:r>
      <w:r>
        <w:t xml:space="preserve">), </w:t>
      </w:r>
      <w:r w:rsidRPr="00881407">
        <w:rPr>
          <w:i/>
          <w:iCs/>
        </w:rPr>
        <w:t>L</w:t>
      </w:r>
      <w:r w:rsidR="0008792C">
        <w:rPr>
          <w:i/>
          <w:iCs/>
        </w:rPr>
        <w:t xml:space="preserve">. </w:t>
      </w:r>
      <w:r w:rsidRPr="00881407">
        <w:rPr>
          <w:i/>
          <w:iCs/>
        </w:rPr>
        <w:t>uliginosus</w:t>
      </w:r>
      <w:r>
        <w:t xml:space="preserve"> </w:t>
      </w:r>
      <w:r w:rsidR="000C6368" w:rsidRPr="000C6368">
        <w:t xml:space="preserve">GLOC005 </w:t>
      </w:r>
      <w:r>
        <w:t xml:space="preserve">(L7) </w:t>
      </w:r>
      <w:r w:rsidR="000C6368">
        <w:t xml:space="preserve">and </w:t>
      </w:r>
      <w:r w:rsidR="00A303A0" w:rsidRPr="00A303A0">
        <w:rPr>
          <w:i/>
          <w:iCs/>
        </w:rPr>
        <w:t>L. rectus</w:t>
      </w:r>
      <w:r w:rsidR="0067090E">
        <w:rPr>
          <w:i/>
          <w:iCs/>
        </w:rPr>
        <w:t xml:space="preserve"> </w:t>
      </w:r>
      <w:r w:rsidR="0067090E" w:rsidRPr="0067090E">
        <w:t>Tas2206</w:t>
      </w:r>
      <w:r w:rsidR="007D2E72">
        <w:rPr>
          <w:i/>
          <w:iCs/>
        </w:rPr>
        <w:t xml:space="preserve"> </w:t>
      </w:r>
      <w:r w:rsidR="007D2E72">
        <w:t>(L8)</w:t>
      </w:r>
      <w:r w:rsidR="00801FB7">
        <w:t xml:space="preserve"> </w:t>
      </w:r>
      <w:r w:rsidR="00A303A0">
        <w:t>seeds were</w:t>
      </w:r>
      <w:r w:rsidR="00D93607">
        <w:t xml:space="preserve"> </w:t>
      </w:r>
      <w:r w:rsidR="0067090E">
        <w:t>i</w:t>
      </w:r>
      <w:r w:rsidR="00A303A0">
        <w:t xml:space="preserve">noculated with </w:t>
      </w:r>
      <w:r w:rsidR="00A303A0" w:rsidRPr="00BC1FE2">
        <w:rPr>
          <w:i/>
          <w:iCs/>
        </w:rPr>
        <w:t>M</w:t>
      </w:r>
      <w:r w:rsidR="00A303A0">
        <w:rPr>
          <w:i/>
          <w:iCs/>
        </w:rPr>
        <w:t>.</w:t>
      </w:r>
      <w:r w:rsidR="00A303A0" w:rsidRPr="00BC1FE2">
        <w:rPr>
          <w:i/>
          <w:iCs/>
        </w:rPr>
        <w:t xml:space="preserve"> australicum</w:t>
      </w:r>
      <w:r w:rsidR="00A303A0" w:rsidRPr="00154CCD">
        <w:t xml:space="preserve"> BR1</w:t>
      </w:r>
      <w:r w:rsidR="00A303A0">
        <w:t>-</w:t>
      </w:r>
      <w:r w:rsidR="00A303A0" w:rsidRPr="00154CCD">
        <w:t>1</w:t>
      </w:r>
      <w:r w:rsidR="00A303A0">
        <w:t>-</w:t>
      </w:r>
      <w:r w:rsidR="00A303A0" w:rsidRPr="00154CCD">
        <w:t>5xIC</w:t>
      </w:r>
      <w:r w:rsidR="0067090E">
        <w:t>E</w:t>
      </w:r>
      <w:r w:rsidR="008F0804" w:rsidRPr="008F0804">
        <w:rPr>
          <w:i/>
          <w:iCs/>
        </w:rPr>
        <w:t>Ml</w:t>
      </w:r>
      <w:r w:rsidR="008F0804" w:rsidRPr="008F0804">
        <w:t>Sym</w:t>
      </w:r>
      <w:r w:rsidR="00A303A0">
        <w:t xml:space="preserve"> using the same protocol as described </w:t>
      </w:r>
      <w:r w:rsidR="008B21C7">
        <w:t xml:space="preserve">in </w:t>
      </w:r>
      <w:r w:rsidR="008B21C7" w:rsidRPr="008B21C7">
        <w:rPr>
          <w:i/>
          <w:iCs/>
        </w:rPr>
        <w:t>L. australis and L. corniculatus seed inoculation</w:t>
      </w:r>
      <w:r w:rsidR="00D93607">
        <w:t xml:space="preserve"> </w:t>
      </w:r>
      <w:r w:rsidR="005167EE">
        <w:t xml:space="preserve">by </w:t>
      </w:r>
      <w:r w:rsidR="00A303A0">
        <w:t xml:space="preserve">Dr Colombi prior to the initiation of my placement. </w:t>
      </w:r>
      <w:r w:rsidR="00424BB1">
        <w:t xml:space="preserve">All seeds </w:t>
      </w:r>
      <w:r w:rsidR="005167EE">
        <w:t xml:space="preserve">were supplied by </w:t>
      </w:r>
      <w:r w:rsidR="005167EE" w:rsidRPr="00154CCD">
        <w:t>Australian Pastures Geneban</w:t>
      </w:r>
      <w:r w:rsidR="005167EE">
        <w:t>k</w:t>
      </w:r>
      <w:r w:rsidR="009464EA">
        <w:t xml:space="preserve">. </w:t>
      </w:r>
      <w:r w:rsidR="00A303A0">
        <w:t>T</w:t>
      </w:r>
      <w:r w:rsidR="00B73C5B">
        <w:t>he</w:t>
      </w:r>
      <w:r w:rsidR="005167EE">
        <w:t xml:space="preserve"> </w:t>
      </w:r>
      <w:r w:rsidR="00A303A0" w:rsidRPr="00A303A0">
        <w:rPr>
          <w:i/>
          <w:iCs/>
        </w:rPr>
        <w:t>L. rectus</w:t>
      </w:r>
      <w:r w:rsidR="0008792C">
        <w:rPr>
          <w:i/>
          <w:iCs/>
        </w:rPr>
        <w:t xml:space="preserve"> </w:t>
      </w:r>
      <w:r w:rsidR="0008792C">
        <w:t>Tas2206</w:t>
      </w:r>
      <w:r w:rsidR="00A303A0">
        <w:rPr>
          <w:i/>
          <w:iCs/>
        </w:rPr>
        <w:t xml:space="preserve"> </w:t>
      </w:r>
      <w:r w:rsidR="00A303A0">
        <w:t>group was</w:t>
      </w:r>
      <w:r w:rsidR="00B73C5B">
        <w:t xml:space="preserve"> incubated for 43 days prior to nodulation assessment. The sample set was</w:t>
      </w:r>
      <w:r w:rsidR="00A303A0">
        <w:t xml:space="preserve"> composed three negative controls (L</w:t>
      </w:r>
      <w:r w:rsidR="00B73C5B">
        <w:t>8</w:t>
      </w:r>
      <w:r w:rsidR="00A303A0">
        <w:t>-1, L</w:t>
      </w:r>
      <w:r w:rsidR="00B73C5B">
        <w:t>8</w:t>
      </w:r>
      <w:r w:rsidR="00A303A0">
        <w:t>-2 and L</w:t>
      </w:r>
      <w:r w:rsidR="00B73C5B">
        <w:t>8</w:t>
      </w:r>
      <w:r w:rsidR="00A303A0">
        <w:t>-3) and seven inoculated germinates (L</w:t>
      </w:r>
      <w:r w:rsidR="00B73C5B">
        <w:t>8</w:t>
      </w:r>
      <w:r w:rsidR="00A303A0">
        <w:t>+1 – L</w:t>
      </w:r>
      <w:r w:rsidR="00B73C5B">
        <w:t>8</w:t>
      </w:r>
      <w:r w:rsidR="00A303A0">
        <w:t xml:space="preserve">+7). </w:t>
      </w:r>
      <w:r w:rsidR="00B73C5B">
        <w:t xml:space="preserve">The </w:t>
      </w:r>
      <w:r w:rsidR="0008792C" w:rsidRPr="00F743E3">
        <w:rPr>
          <w:i/>
          <w:iCs/>
        </w:rPr>
        <w:t>L. australis</w:t>
      </w:r>
      <w:r w:rsidR="00B73C5B">
        <w:t xml:space="preserve"> </w:t>
      </w:r>
      <w:r w:rsidR="0008792C">
        <w:t>ID#3</w:t>
      </w:r>
      <w:r w:rsidR="0008792C" w:rsidRPr="00F743E3">
        <w:t xml:space="preserve"> </w:t>
      </w:r>
      <w:r w:rsidR="00B73C5B">
        <w:t xml:space="preserve">and </w:t>
      </w:r>
      <w:r w:rsidR="0008792C" w:rsidRPr="00F743E3">
        <w:rPr>
          <w:i/>
          <w:iCs/>
        </w:rPr>
        <w:t>L.</w:t>
      </w:r>
      <w:r w:rsidR="0008792C">
        <w:rPr>
          <w:i/>
          <w:iCs/>
        </w:rPr>
        <w:t xml:space="preserve"> </w:t>
      </w:r>
      <w:r w:rsidR="0008792C" w:rsidRPr="00881407">
        <w:rPr>
          <w:i/>
          <w:iCs/>
        </w:rPr>
        <w:t>uliginosus</w:t>
      </w:r>
      <w:r w:rsidR="0008792C">
        <w:t xml:space="preserve"> </w:t>
      </w:r>
      <w:r w:rsidR="0008792C" w:rsidRPr="000C6368">
        <w:t>GLOC005</w:t>
      </w:r>
      <w:r w:rsidR="0008792C" w:rsidRPr="00F743E3">
        <w:rPr>
          <w:i/>
          <w:iCs/>
        </w:rPr>
        <w:t xml:space="preserve"> </w:t>
      </w:r>
      <w:r w:rsidR="00B73C5B">
        <w:t xml:space="preserve">groups were incubated for </w:t>
      </w:r>
      <w:r w:rsidR="007E40CE">
        <w:t xml:space="preserve">62 days prior to nodulation assessment. </w:t>
      </w:r>
      <w:r w:rsidR="00AF20C1">
        <w:t xml:space="preserve">The </w:t>
      </w:r>
      <w:r w:rsidR="00007398" w:rsidRPr="00F743E3">
        <w:rPr>
          <w:i/>
          <w:iCs/>
        </w:rPr>
        <w:t>L. australis</w:t>
      </w:r>
      <w:r w:rsidR="00007398">
        <w:t xml:space="preserve"> ID#3</w:t>
      </w:r>
      <w:r w:rsidR="00007398" w:rsidRPr="00F743E3">
        <w:t xml:space="preserve"> </w:t>
      </w:r>
      <w:r w:rsidR="00AF20C1">
        <w:t xml:space="preserve">group consisted of </w:t>
      </w:r>
      <w:r w:rsidR="003D386F">
        <w:t xml:space="preserve">four negative controls (L4-1 – L4-4) and </w:t>
      </w:r>
      <w:r w:rsidR="0079319C">
        <w:t xml:space="preserve">six inoculated germinates (L4+1 – L4+6). The </w:t>
      </w:r>
      <w:r w:rsidR="00007398" w:rsidRPr="00F743E3">
        <w:rPr>
          <w:i/>
          <w:iCs/>
        </w:rPr>
        <w:t>L.</w:t>
      </w:r>
      <w:r w:rsidR="00007398">
        <w:rPr>
          <w:i/>
          <w:iCs/>
        </w:rPr>
        <w:t xml:space="preserve"> </w:t>
      </w:r>
      <w:r w:rsidR="00007398" w:rsidRPr="00881407">
        <w:rPr>
          <w:i/>
          <w:iCs/>
        </w:rPr>
        <w:t>uliginosus</w:t>
      </w:r>
      <w:r w:rsidR="00007398">
        <w:t xml:space="preserve"> </w:t>
      </w:r>
      <w:r w:rsidR="00007398" w:rsidRPr="000C6368">
        <w:t>GLOC005</w:t>
      </w:r>
      <w:r w:rsidR="0079319C">
        <w:t xml:space="preserve"> group consisted of three negative controls (L</w:t>
      </w:r>
      <w:r w:rsidR="008965DC">
        <w:t>7</w:t>
      </w:r>
      <w:r w:rsidR="0079319C">
        <w:t>-1 – L</w:t>
      </w:r>
      <w:r w:rsidR="008965DC">
        <w:t>7</w:t>
      </w:r>
      <w:r w:rsidR="0079319C">
        <w:t>-</w:t>
      </w:r>
      <w:r w:rsidR="008965DC">
        <w:t>3</w:t>
      </w:r>
      <w:r w:rsidR="0079319C">
        <w:t>) and s</w:t>
      </w:r>
      <w:r w:rsidR="008965DC">
        <w:t>even</w:t>
      </w:r>
      <w:r w:rsidR="0079319C">
        <w:t xml:space="preserve"> inoculated germinates (L</w:t>
      </w:r>
      <w:r w:rsidR="008965DC">
        <w:t>7</w:t>
      </w:r>
      <w:r w:rsidR="0079319C">
        <w:t>+1 – L</w:t>
      </w:r>
      <w:r w:rsidR="008965DC">
        <w:t>7</w:t>
      </w:r>
      <w:r w:rsidR="0079319C">
        <w:t>+</w:t>
      </w:r>
      <w:r w:rsidR="008965DC">
        <w:t>7</w:t>
      </w:r>
      <w:r w:rsidR="0079319C">
        <w:t>)</w:t>
      </w:r>
      <w:r w:rsidR="008965DC">
        <w:t xml:space="preserve">. </w:t>
      </w:r>
    </w:p>
    <w:p w14:paraId="3CE49A4E" w14:textId="01FAEEC6" w:rsidR="003D5E25" w:rsidRDefault="003E3184" w:rsidP="00BC1FE2">
      <w:pPr>
        <w:spacing w:line="360" w:lineRule="auto"/>
      </w:pPr>
      <w:r>
        <w:rPr>
          <w:i/>
          <w:iCs/>
        </w:rPr>
        <w:t xml:space="preserve">Lotus </w:t>
      </w:r>
      <w:r>
        <w:t>spp</w:t>
      </w:r>
      <w:r w:rsidR="00EF5676">
        <w:t>.</w:t>
      </w:r>
      <w:r>
        <w:t xml:space="preserve"> </w:t>
      </w:r>
      <w:r w:rsidR="00A303A0">
        <w:t xml:space="preserve">shoots </w:t>
      </w:r>
      <w:r w:rsidR="00BC1FE2" w:rsidRPr="00BC1FE2">
        <w:t>were harvested by careful remov</w:t>
      </w:r>
      <w:r w:rsidR="00007398">
        <w:t>al</w:t>
      </w:r>
      <w:r w:rsidR="00BC1FE2" w:rsidRPr="00BC1FE2">
        <w:t xml:space="preserve"> from the Jensen agar slope. </w:t>
      </w:r>
      <w:r w:rsidR="005167EE">
        <w:t>Arie</w:t>
      </w:r>
      <w:r w:rsidR="005167EE" w:rsidRPr="00BC1FE2">
        <w:t xml:space="preserve">al cuttings </w:t>
      </w:r>
      <w:r w:rsidR="005167EE">
        <w:t xml:space="preserve">of </w:t>
      </w:r>
      <w:r w:rsidR="00007398" w:rsidRPr="00F743E3">
        <w:rPr>
          <w:i/>
          <w:iCs/>
        </w:rPr>
        <w:t>L. australis</w:t>
      </w:r>
      <w:r w:rsidR="00007398">
        <w:t xml:space="preserve"> ID#3</w:t>
      </w:r>
      <w:r w:rsidR="00007398" w:rsidRPr="00F743E3">
        <w:t xml:space="preserve"> </w:t>
      </w:r>
      <w:r w:rsidR="00007398">
        <w:t xml:space="preserve">and </w:t>
      </w:r>
      <w:r w:rsidR="00007398" w:rsidRPr="00F743E3">
        <w:rPr>
          <w:i/>
          <w:iCs/>
        </w:rPr>
        <w:t>L.</w:t>
      </w:r>
      <w:r w:rsidR="00007398">
        <w:rPr>
          <w:i/>
          <w:iCs/>
        </w:rPr>
        <w:t xml:space="preserve"> </w:t>
      </w:r>
      <w:r w:rsidR="00007398" w:rsidRPr="00881407">
        <w:rPr>
          <w:i/>
          <w:iCs/>
        </w:rPr>
        <w:t>uliginosus</w:t>
      </w:r>
      <w:r w:rsidR="00007398">
        <w:t xml:space="preserve"> </w:t>
      </w:r>
      <w:r w:rsidR="00007398" w:rsidRPr="000C6368">
        <w:t>GLOC005</w:t>
      </w:r>
      <w:r w:rsidR="00007398" w:rsidRPr="00F743E3">
        <w:rPr>
          <w:i/>
          <w:iCs/>
        </w:rPr>
        <w:t xml:space="preserve"> </w:t>
      </w:r>
      <w:r w:rsidR="005167EE" w:rsidRPr="00BC1FE2">
        <w:t xml:space="preserve">were dried at </w:t>
      </w:r>
      <w:r w:rsidR="00EF5676">
        <w:t>75</w:t>
      </w:r>
      <w:r w:rsidR="005167EE" w:rsidRPr="00BC1FE2">
        <w:t xml:space="preserve">ºC for </w:t>
      </w:r>
      <w:r w:rsidR="00EF5676">
        <w:t xml:space="preserve">2 </w:t>
      </w:r>
      <w:r w:rsidR="005167EE" w:rsidRPr="00BC1FE2">
        <w:t>days</w:t>
      </w:r>
      <w:r w:rsidR="00EF5676">
        <w:t xml:space="preserve">, and 4 days for </w:t>
      </w:r>
      <w:r w:rsidR="00EF5676" w:rsidRPr="00EF5676">
        <w:rPr>
          <w:i/>
          <w:iCs/>
        </w:rPr>
        <w:t>L. rectus</w:t>
      </w:r>
      <w:r w:rsidR="00007398">
        <w:rPr>
          <w:i/>
          <w:iCs/>
        </w:rPr>
        <w:t xml:space="preserve"> </w:t>
      </w:r>
      <w:r w:rsidR="00007398">
        <w:t>Tas2206</w:t>
      </w:r>
      <w:r w:rsidR="00EF5676">
        <w:t xml:space="preserve">, before </w:t>
      </w:r>
      <w:r w:rsidR="00E919C8">
        <w:t>weights were recorded</w:t>
      </w:r>
      <w:r w:rsidR="005167EE" w:rsidRPr="00BC1FE2">
        <w:t>.</w:t>
      </w:r>
      <w:r w:rsidR="00CA4757">
        <w:t xml:space="preserve"> </w:t>
      </w:r>
      <w:r w:rsidR="00847184">
        <w:t xml:space="preserve">During the weighing process, </w:t>
      </w:r>
      <w:r w:rsidR="0061004E">
        <w:t>subject L</w:t>
      </w:r>
      <w:r w:rsidR="00BF289A">
        <w:t>4+</w:t>
      </w:r>
      <w:r w:rsidR="005350E3">
        <w:t xml:space="preserve">1 was misplaced before its weight could be recorded. As such, this subject was removed from </w:t>
      </w:r>
      <w:r w:rsidR="0083467E">
        <w:t>later statistical analysis tests and calculations.</w:t>
      </w:r>
    </w:p>
    <w:p w14:paraId="6B6369DA" w14:textId="52C24921" w:rsidR="007004B3" w:rsidRDefault="001E1BD9" w:rsidP="00BC1FE2">
      <w:pPr>
        <w:spacing w:line="360" w:lineRule="auto"/>
      </w:pPr>
      <w:r>
        <w:t>The establishment of symbiosis</w:t>
      </w:r>
      <w:r w:rsidR="00BC1FE2" w:rsidRPr="00BC1FE2">
        <w:t xml:space="preserve"> was assessed </w:t>
      </w:r>
      <w:r w:rsidR="005167EE">
        <w:t xml:space="preserve">by counting and delimitating between well-developed nodules and smaller bumps present on the roots. </w:t>
      </w:r>
    </w:p>
    <w:p w14:paraId="0BC9C265" w14:textId="77777777" w:rsidR="00EF1987" w:rsidRPr="003D5E25" w:rsidRDefault="00EF1987" w:rsidP="00EF1987">
      <w:pPr>
        <w:spacing w:line="360" w:lineRule="auto"/>
        <w:rPr>
          <w:b/>
          <w:bCs/>
        </w:rPr>
      </w:pPr>
      <w:r>
        <w:rPr>
          <w:b/>
          <w:bCs/>
        </w:rPr>
        <w:t>Colony assessment</w:t>
      </w:r>
    </w:p>
    <w:p w14:paraId="3F30DCFB" w14:textId="027C6BA8" w:rsidR="005109D0" w:rsidRDefault="005109D0" w:rsidP="005109D0">
      <w:pPr>
        <w:spacing w:line="360" w:lineRule="auto"/>
      </w:pPr>
      <w:r>
        <w:t xml:space="preserve">Nodules were cut from </w:t>
      </w:r>
      <w:r w:rsidR="00452A16">
        <w:t>the</w:t>
      </w:r>
      <w:r>
        <w:t xml:space="preserve"> roots</w:t>
      </w:r>
      <w:r w:rsidR="00452A16">
        <w:t xml:space="preserve"> of all successfully nodulated subjects. </w:t>
      </w:r>
      <w:r w:rsidR="00635888">
        <w:t>This consisted of L4+1,</w:t>
      </w:r>
      <w:r w:rsidR="00207D28">
        <w:t xml:space="preserve"> </w:t>
      </w:r>
      <w:r w:rsidR="00635888">
        <w:t xml:space="preserve">+6 and +7 for </w:t>
      </w:r>
      <w:r w:rsidR="00635888" w:rsidRPr="00635888">
        <w:rPr>
          <w:i/>
          <w:iCs/>
        </w:rPr>
        <w:t>L. australis</w:t>
      </w:r>
      <w:r w:rsidR="00635888">
        <w:t xml:space="preserve"> ID#3</w:t>
      </w:r>
      <w:r w:rsidR="00DA6ADF">
        <w:t>,</w:t>
      </w:r>
      <w:r w:rsidR="00452A16">
        <w:t xml:space="preserve"> </w:t>
      </w:r>
      <w:r>
        <w:t xml:space="preserve">and </w:t>
      </w:r>
      <w:r w:rsidR="00635888">
        <w:t>L8+</w:t>
      </w:r>
      <w:r w:rsidR="00DF5880">
        <w:t>2,</w:t>
      </w:r>
      <w:r w:rsidR="00207D28">
        <w:t xml:space="preserve"> </w:t>
      </w:r>
      <w:r w:rsidR="00DF5880">
        <w:t>+3 and</w:t>
      </w:r>
      <w:r w:rsidR="00207D28">
        <w:t xml:space="preserve"> </w:t>
      </w:r>
      <w:r w:rsidR="00DF5880">
        <w:t xml:space="preserve">+5 for </w:t>
      </w:r>
      <w:r w:rsidR="00DF5880" w:rsidRPr="00DF5880">
        <w:rPr>
          <w:i/>
          <w:iCs/>
        </w:rPr>
        <w:t>L. rectus</w:t>
      </w:r>
      <w:r w:rsidR="00DF5880">
        <w:t xml:space="preserve"> Tas2206</w:t>
      </w:r>
      <w:r>
        <w:t xml:space="preserve">. In the case of L4+2 and the </w:t>
      </w:r>
      <w:r w:rsidRPr="00F743E3">
        <w:rPr>
          <w:i/>
          <w:iCs/>
        </w:rPr>
        <w:t>L.</w:t>
      </w:r>
      <w:r>
        <w:rPr>
          <w:i/>
          <w:iCs/>
        </w:rPr>
        <w:t xml:space="preserve"> </w:t>
      </w:r>
      <w:r w:rsidRPr="00881407">
        <w:rPr>
          <w:i/>
          <w:iCs/>
        </w:rPr>
        <w:t>uliginosus</w:t>
      </w:r>
      <w:r>
        <w:t xml:space="preserve"> </w:t>
      </w:r>
      <w:r w:rsidRPr="000C6368">
        <w:t>GLOC005</w:t>
      </w:r>
      <w:r>
        <w:t xml:space="preserve"> subjects</w:t>
      </w:r>
      <w:r w:rsidR="00DF5880">
        <w:t xml:space="preserve"> L7+</w:t>
      </w:r>
      <w:r w:rsidR="009646FC">
        <w:t>2,+3</w:t>
      </w:r>
      <w:r w:rsidR="00207D28">
        <w:t xml:space="preserve"> and +4</w:t>
      </w:r>
      <w:r>
        <w:t xml:space="preserve">, root cuttings displaying bumps were also harvested for analysis. In the case of the </w:t>
      </w:r>
      <w:r w:rsidRPr="00F743E3">
        <w:rPr>
          <w:i/>
          <w:iCs/>
        </w:rPr>
        <w:t>L.</w:t>
      </w:r>
      <w:r>
        <w:rPr>
          <w:i/>
          <w:iCs/>
        </w:rPr>
        <w:t xml:space="preserve"> </w:t>
      </w:r>
      <w:r w:rsidRPr="00881407">
        <w:rPr>
          <w:i/>
          <w:iCs/>
        </w:rPr>
        <w:t>uliginosus</w:t>
      </w:r>
      <w:r>
        <w:t xml:space="preserve"> </w:t>
      </w:r>
      <w:r w:rsidRPr="000C6368">
        <w:t>GLOC005</w:t>
      </w:r>
      <w:r>
        <w:t xml:space="preserve"> subjects, this was deemed especially appropriate as no subjects displayed fully</w:t>
      </w:r>
      <w:r w:rsidR="00207D28">
        <w:t xml:space="preserve"> </w:t>
      </w:r>
      <w:r>
        <w:t xml:space="preserve">developed nodules, but a few possessed a considerable array of bumps. </w:t>
      </w:r>
    </w:p>
    <w:p w14:paraId="691AAB77" w14:textId="509A6079" w:rsidR="005109D0" w:rsidRPr="005109D0" w:rsidRDefault="005109D0" w:rsidP="005109D0">
      <w:pPr>
        <w:spacing w:line="360" w:lineRule="auto"/>
        <w:rPr>
          <w:b/>
          <w:bCs/>
        </w:rPr>
      </w:pPr>
      <w:r w:rsidRPr="00DC0B78">
        <w:lastRenderedPageBreak/>
        <w:t>Nodule</w:t>
      </w:r>
      <w:r>
        <w:t>s and bumps</w:t>
      </w:r>
      <w:r w:rsidRPr="00BC1FE2">
        <w:t xml:space="preserve"> were scarified by immersion in 80%(v/v) ethanol for 1 minute, then 3% bleach for 30</w:t>
      </w:r>
      <w:r>
        <w:t xml:space="preserve"> </w:t>
      </w:r>
      <w:r w:rsidRPr="00BC1FE2">
        <w:t>seconds, followed five washes of sterile dH</w:t>
      </w:r>
      <w:r w:rsidRPr="003D5E25">
        <w:rPr>
          <w:vertAlign w:val="subscript"/>
        </w:rPr>
        <w:t>2</w:t>
      </w:r>
      <w:r w:rsidRPr="00BC1FE2">
        <w:t xml:space="preserve">O. </w:t>
      </w:r>
      <w:r>
        <w:t xml:space="preserve">They </w:t>
      </w:r>
      <w:r w:rsidRPr="00BC1FE2">
        <w:t>were then immersed in sterile dH</w:t>
      </w:r>
      <w:r w:rsidRPr="003D5E25">
        <w:rPr>
          <w:vertAlign w:val="subscript"/>
        </w:rPr>
        <w:t>2</w:t>
      </w:r>
      <w:r w:rsidRPr="00BC1FE2">
        <w:t>O and crushed with a sterile</w:t>
      </w:r>
      <w:r>
        <w:t xml:space="preserve"> </w:t>
      </w:r>
      <w:r w:rsidRPr="00BC1FE2">
        <w:t xml:space="preserve">pestle. Loopfuls of </w:t>
      </w:r>
      <w:r>
        <w:t>the resulting</w:t>
      </w:r>
      <w:r w:rsidRPr="00BC1FE2">
        <w:t xml:space="preserve"> suspension were streaked onto G</w:t>
      </w:r>
      <w:r>
        <w:t>/</w:t>
      </w:r>
      <w:r w:rsidRPr="00BC1FE2">
        <w:t xml:space="preserve">RDM (no vitamin) plates and incubated at 28ºC for </w:t>
      </w:r>
      <w:r>
        <w:t>5</w:t>
      </w:r>
      <w:r w:rsidRPr="00BC1FE2">
        <w:t xml:space="preserve"> days</w:t>
      </w:r>
      <w:r>
        <w:t xml:space="preserve"> for </w:t>
      </w:r>
      <w:r w:rsidRPr="00A303A0">
        <w:rPr>
          <w:i/>
          <w:iCs/>
        </w:rPr>
        <w:t>L. rectus</w:t>
      </w:r>
      <w:r>
        <w:rPr>
          <w:i/>
          <w:iCs/>
        </w:rPr>
        <w:t xml:space="preserve"> </w:t>
      </w:r>
      <w:r w:rsidRPr="0067090E">
        <w:t>Tas2206</w:t>
      </w:r>
      <w:r>
        <w:t xml:space="preserve">, and 4 days for </w:t>
      </w:r>
      <w:r w:rsidRPr="00F743E3">
        <w:rPr>
          <w:i/>
          <w:iCs/>
        </w:rPr>
        <w:t>L. australis</w:t>
      </w:r>
      <w:r>
        <w:t xml:space="preserve"> ID#3</w:t>
      </w:r>
      <w:r w:rsidRPr="00F743E3">
        <w:t xml:space="preserve"> </w:t>
      </w:r>
      <w:r>
        <w:t xml:space="preserve">and </w:t>
      </w:r>
      <w:r w:rsidRPr="00F743E3">
        <w:rPr>
          <w:i/>
          <w:iCs/>
        </w:rPr>
        <w:t>L.</w:t>
      </w:r>
      <w:r>
        <w:rPr>
          <w:i/>
          <w:iCs/>
        </w:rPr>
        <w:t xml:space="preserve"> </w:t>
      </w:r>
      <w:r w:rsidRPr="00881407">
        <w:rPr>
          <w:i/>
          <w:iCs/>
        </w:rPr>
        <w:t>uliginosus</w:t>
      </w:r>
      <w:r>
        <w:t xml:space="preserve"> </w:t>
      </w:r>
      <w:r w:rsidRPr="000C6368">
        <w:t>GLOC005</w:t>
      </w:r>
      <w:r w:rsidRPr="00BC1FE2">
        <w:t>.</w:t>
      </w:r>
    </w:p>
    <w:p w14:paraId="56335257" w14:textId="4030EDAD" w:rsidR="00EF1987" w:rsidRDefault="00EF1987" w:rsidP="00EF1987">
      <w:pPr>
        <w:spacing w:line="360" w:lineRule="auto"/>
      </w:pPr>
      <w:r>
        <w:t xml:space="preserve">G/RDM plates inoculated with </w:t>
      </w:r>
      <w:r w:rsidRPr="003D5E25">
        <w:rPr>
          <w:i/>
          <w:iCs/>
        </w:rPr>
        <w:t>L. rectus</w:t>
      </w:r>
      <w:r>
        <w:t xml:space="preserve"> Tas2206 suspension </w:t>
      </w:r>
      <w:r w:rsidRPr="00BC1FE2">
        <w:t>were assessed after 6 days of</w:t>
      </w:r>
      <w:r>
        <w:t xml:space="preserve"> </w:t>
      </w:r>
      <w:r w:rsidRPr="00BC1FE2">
        <w:t>refrigerat</w:t>
      </w:r>
      <w:r>
        <w:t>or</w:t>
      </w:r>
      <w:r w:rsidRPr="00BC1FE2">
        <w:t xml:space="preserve"> storage.</w:t>
      </w:r>
      <w:r>
        <w:t xml:space="preserve"> </w:t>
      </w:r>
      <w:r w:rsidR="00DB2380" w:rsidRPr="00F743E3">
        <w:rPr>
          <w:i/>
          <w:iCs/>
        </w:rPr>
        <w:t>L. australis</w:t>
      </w:r>
      <w:r w:rsidR="00DB2380">
        <w:t xml:space="preserve"> ID#3</w:t>
      </w:r>
      <w:r w:rsidR="00DB2380" w:rsidRPr="00F743E3">
        <w:t xml:space="preserve"> </w:t>
      </w:r>
      <w:r w:rsidR="00DB2380">
        <w:t xml:space="preserve">and </w:t>
      </w:r>
      <w:r w:rsidR="00DB2380" w:rsidRPr="00F743E3">
        <w:rPr>
          <w:i/>
          <w:iCs/>
        </w:rPr>
        <w:t>L.</w:t>
      </w:r>
      <w:r w:rsidR="00DB2380">
        <w:rPr>
          <w:i/>
          <w:iCs/>
        </w:rPr>
        <w:t xml:space="preserve"> </w:t>
      </w:r>
      <w:r w:rsidR="00DB2380" w:rsidRPr="00881407">
        <w:rPr>
          <w:i/>
          <w:iCs/>
        </w:rPr>
        <w:t>uliginosus</w:t>
      </w:r>
      <w:r w:rsidR="00DB2380">
        <w:t xml:space="preserve"> </w:t>
      </w:r>
      <w:r w:rsidR="00DB2380" w:rsidRPr="000C6368">
        <w:t>GLOC005</w:t>
      </w:r>
      <w:r w:rsidR="00DB2380">
        <w:t xml:space="preserve"> plates were assessed directly following incubation. In all instances, c</w:t>
      </w:r>
      <w:r>
        <w:t xml:space="preserve">olony morphology was </w:t>
      </w:r>
      <w:r w:rsidR="00DA6ADF">
        <w:t xml:space="preserve">assessed </w:t>
      </w:r>
      <w:r>
        <w:t>qualitatively</w:t>
      </w:r>
      <w:r w:rsidR="00DC0B78">
        <w:t>.</w:t>
      </w:r>
    </w:p>
    <w:p w14:paraId="2C3B64E3" w14:textId="2131A860" w:rsidR="000F53B3" w:rsidRDefault="000F53B3" w:rsidP="00BC1FE2">
      <w:pPr>
        <w:spacing w:line="360" w:lineRule="auto"/>
        <w:rPr>
          <w:b/>
          <w:bCs/>
        </w:rPr>
      </w:pPr>
      <w:r>
        <w:rPr>
          <w:b/>
          <w:bCs/>
        </w:rPr>
        <w:t>Statistical analysis</w:t>
      </w:r>
    </w:p>
    <w:p w14:paraId="114DE0B0" w14:textId="0A98A231" w:rsidR="000863F5" w:rsidRDefault="000F53B3" w:rsidP="00BC1FE2">
      <w:pPr>
        <w:spacing w:line="360" w:lineRule="auto"/>
      </w:pPr>
      <w:r>
        <w:t xml:space="preserve">Analysis of the </w:t>
      </w:r>
      <w:r w:rsidR="005F348E">
        <w:t xml:space="preserve">relationship between </w:t>
      </w:r>
      <w:r w:rsidR="00DB2380">
        <w:t>symbiosis (nodule/bump formation)</w:t>
      </w:r>
      <w:r w:rsidR="005F348E">
        <w:t xml:space="preserve"> and dried weight </w:t>
      </w:r>
      <w:r w:rsidR="00E9492A">
        <w:t xml:space="preserve">was investigated using R </w:t>
      </w:r>
      <w:r w:rsidR="007A1176">
        <w:t>Studio</w:t>
      </w:r>
      <w:r w:rsidR="00F87358">
        <w:fldChar w:fldCharType="begin"/>
      </w:r>
      <w:r w:rsidR="00F37F44">
        <w:instrText xml:space="preserve"> ADDIN ZOTERO_ITEM CSL_CITATION {"citationID":"PsxH6NDu","properties":{"formattedCitation":"\\super 7\\nosupersub{}","plainCitation":"7","noteIndex":0},"citationItems":[{"id":158,"uris":["http://zotero.org/users/16656036/items/FW6GFG92"],"itemData":{"id":158,"type":"software","event-place":"Boston, MA","publisher":"Posit Software, PBC","publisher-place":"Boston, MA","title":"RStudio: Integrated Development Environment for R.","URL":"URL http://www.posit.co/","version":"2024.12.1.563","author":[{"literal":"Posit team"}],"issued":{"date-parts":[["2025"]]}}}],"schema":"https://github.com/citation-style-language/schema/raw/master/csl-citation.json"} </w:instrText>
      </w:r>
      <w:r w:rsidR="00F87358">
        <w:fldChar w:fldCharType="separate"/>
      </w:r>
      <w:r w:rsidR="00F37F44" w:rsidRPr="00F37F44">
        <w:rPr>
          <w:vertAlign w:val="superscript"/>
        </w:rPr>
        <w:t>7</w:t>
      </w:r>
      <w:r w:rsidR="00F87358">
        <w:fldChar w:fldCharType="end"/>
      </w:r>
      <w:r w:rsidR="00DC0B78">
        <w:t xml:space="preserve">. More simple statistics (percentages) and organisation of </w:t>
      </w:r>
      <w:r w:rsidR="00DA6ADF">
        <w:t xml:space="preserve">the </w:t>
      </w:r>
      <w:r w:rsidR="00DC0B78">
        <w:t>raw data into formal datasets</w:t>
      </w:r>
      <w:r w:rsidR="00DA6ADF">
        <w:t xml:space="preserve"> was</w:t>
      </w:r>
      <w:r w:rsidR="00DC0B78">
        <w:t xml:space="preserve"> performed in </w:t>
      </w:r>
      <w:r w:rsidR="00460E9C">
        <w:t>Microsoft Excel</w:t>
      </w:r>
      <w:r w:rsidR="005A7272">
        <w:fldChar w:fldCharType="begin"/>
      </w:r>
      <w:r w:rsidR="00F37F44">
        <w:instrText xml:space="preserve"> ADDIN ZOTERO_ITEM CSL_CITATION {"citationID":"kqMGxHnO","properties":{"formattedCitation":"\\super 8\\nosupersub{}","plainCitation":"8","noteIndex":0},"citationItems":[{"id":157,"uris":["http://zotero.org/users/16656036/items/T524M6C4"],"itemData":{"id":157,"type":"software","publisher":"Microsoft Corporation","title":"Microsoft® Excel® for Microsoft 365 MSO 64-bit","version":"Version 2503 Build 16.0.18623.20156"}}],"schema":"https://github.com/citation-style-language/schema/raw/master/csl-citation.json"} </w:instrText>
      </w:r>
      <w:r w:rsidR="005A7272">
        <w:fldChar w:fldCharType="separate"/>
      </w:r>
      <w:r w:rsidR="00F37F44" w:rsidRPr="00F37F44">
        <w:rPr>
          <w:vertAlign w:val="superscript"/>
        </w:rPr>
        <w:t>8</w:t>
      </w:r>
      <w:r w:rsidR="005A7272">
        <w:fldChar w:fldCharType="end"/>
      </w:r>
      <w:r>
        <w:t>.</w:t>
      </w:r>
      <w:r w:rsidR="00EF3554">
        <w:t xml:space="preserve"> The nodulation and bump counts</w:t>
      </w:r>
      <w:r w:rsidR="00AF39C2">
        <w:t xml:space="preserve"> for the subjects of each </w:t>
      </w:r>
      <w:r w:rsidR="00AF39C2" w:rsidRPr="00AF39C2">
        <w:rPr>
          <w:i/>
          <w:iCs/>
        </w:rPr>
        <w:t>Lotus</w:t>
      </w:r>
      <w:r w:rsidR="00AF39C2">
        <w:t xml:space="preserve"> spp</w:t>
      </w:r>
      <w:r w:rsidR="00915561">
        <w:t>.</w:t>
      </w:r>
      <w:r w:rsidR="00AF39C2">
        <w:t xml:space="preserve"> were graphically </w:t>
      </w:r>
      <w:r w:rsidR="00346E85">
        <w:t>summarised in</w:t>
      </w:r>
      <w:r w:rsidR="00DA6ADF">
        <w:t xml:space="preserve"> a</w:t>
      </w:r>
      <w:r w:rsidR="00346E85">
        <w:t xml:space="preserve"> collated bar plot. </w:t>
      </w:r>
      <w:r w:rsidR="00EE421C">
        <w:t>The average number of nodules and bumps</w:t>
      </w:r>
      <w:r w:rsidR="00E4311C">
        <w:t xml:space="preserve"> </w:t>
      </w:r>
      <w:r w:rsidR="00EE421C">
        <w:t xml:space="preserve">were also summarised </w:t>
      </w:r>
      <w:r w:rsidR="003845EA">
        <w:t>in a bar plot to illustrate similarities and differences</w:t>
      </w:r>
      <w:r w:rsidR="00DC0B78">
        <w:t xml:space="preserve"> in </w:t>
      </w:r>
      <w:r w:rsidR="00DA6ADF">
        <w:t xml:space="preserve">nodulation </w:t>
      </w:r>
      <w:r w:rsidR="003845EA">
        <w:t>between species.</w:t>
      </w:r>
    </w:p>
    <w:p w14:paraId="4454733B" w14:textId="0A450905" w:rsidR="00D84949" w:rsidRDefault="003845EA" w:rsidP="00BC1FE2">
      <w:pPr>
        <w:spacing w:line="360" w:lineRule="auto"/>
      </w:pPr>
      <w:r>
        <w:t xml:space="preserve">To investigate whether </w:t>
      </w:r>
      <w:r w:rsidR="00170143">
        <w:t>the symbiosis resulted in nitrogen fixation, the</w:t>
      </w:r>
      <w:r w:rsidR="00E4311C">
        <w:t xml:space="preserve"> dry foliage</w:t>
      </w:r>
      <w:r w:rsidR="00170143">
        <w:t xml:space="preserve"> weight</w:t>
      </w:r>
      <w:r w:rsidR="001D54E7">
        <w:t>s of different plant subjects were grouped by symbiotic state (no nodules/bumps, nodules and/or bumps, nodule presenting, bumps on</w:t>
      </w:r>
      <w:r w:rsidR="00AA2620">
        <w:t xml:space="preserve">ly). The </w:t>
      </w:r>
      <w:r w:rsidR="007002FB">
        <w:t xml:space="preserve">mean (±95%CI) weights were </w:t>
      </w:r>
      <w:r w:rsidR="00624D46">
        <w:t>used to construct a clustered bar plot for visual comparison. T</w:t>
      </w:r>
      <w:r w:rsidR="006B2887">
        <w:t>he</w:t>
      </w:r>
      <w:r w:rsidR="00624D46">
        <w:t xml:space="preserve"> i</w:t>
      </w:r>
      <w:r w:rsidR="00E4311C">
        <w:t>nteraction</w:t>
      </w:r>
      <w:r w:rsidR="00624D46">
        <w:t xml:space="preserve"> of nodulation/bump state</w:t>
      </w:r>
      <w:r w:rsidR="006B2887">
        <w:t xml:space="preserve"> </w:t>
      </w:r>
      <w:r w:rsidR="00DA6ADF">
        <w:t>and</w:t>
      </w:r>
      <w:r w:rsidR="006B2887">
        <w:t xml:space="preserve"> mean </w:t>
      </w:r>
      <w:r w:rsidR="00E4311C">
        <w:t xml:space="preserve">dry foliage </w:t>
      </w:r>
      <w:r w:rsidR="006B2887">
        <w:t>weight w</w:t>
      </w:r>
      <w:r w:rsidR="00E4311C">
        <w:t xml:space="preserve">as </w:t>
      </w:r>
      <w:r w:rsidR="00DA6ADF">
        <w:t xml:space="preserve">assessed </w:t>
      </w:r>
      <w:r w:rsidR="00E4311C">
        <w:t>in a</w:t>
      </w:r>
      <w:r w:rsidR="00F918EB">
        <w:t xml:space="preserve"> </w:t>
      </w:r>
      <w:r w:rsidR="006B2887">
        <w:t>One-Way ANOVA</w:t>
      </w:r>
      <w:r w:rsidR="00E4311C">
        <w:t>.</w:t>
      </w:r>
      <w:r w:rsidR="006B2887">
        <w:t xml:space="preserve"> </w:t>
      </w:r>
    </w:p>
    <w:p w14:paraId="5B8B5A32" w14:textId="73BFE77B" w:rsidR="003845EA" w:rsidRDefault="00F918EB" w:rsidP="00BC1FE2">
      <w:pPr>
        <w:spacing w:line="360" w:lineRule="auto"/>
      </w:pPr>
      <w:r w:rsidRPr="00F918EB">
        <w:t xml:space="preserve">To assess the validity of analysis results, the ANOVA assumptions were also tested. Homogeneity of variance </w:t>
      </w:r>
      <w:r>
        <w:t xml:space="preserve">(assessing </w:t>
      </w:r>
      <w:r w:rsidRPr="00F918EB">
        <w:t>the null hypothesis that the variance is equal across</w:t>
      </w:r>
      <w:r>
        <w:t>)</w:t>
      </w:r>
      <w:r w:rsidRPr="00F918EB">
        <w:t xml:space="preserve"> was assessed by a Levene’s Test. This was further tested by plotting residuals against fitted values and assessing the</w:t>
      </w:r>
      <w:r w:rsidR="00DA6ADF">
        <w:t>ir linearity</w:t>
      </w:r>
      <w:r w:rsidRPr="00F918EB">
        <w:t>. The assumption of normal data was tested by assessing the linearity of a Normal Q-Q plot. The third assumption, the independence of observations, was addressed in the experimental design.</w:t>
      </w:r>
      <w:r w:rsidR="00D84949">
        <w:t xml:space="preserve"> Each seedling was grown on a separate Jensen agar slop</w:t>
      </w:r>
      <w:r w:rsidR="008509F6">
        <w:t xml:space="preserve">e, with each slope isolated in a separate sterile test tube. This experimental set-up ensured that the growth of one plant </w:t>
      </w:r>
      <w:r w:rsidR="004A1C34">
        <w:t>did not affect the growth of another.</w:t>
      </w:r>
    </w:p>
    <w:p w14:paraId="37CD9763" w14:textId="76FD4B93" w:rsidR="00B8686E" w:rsidRDefault="00B8686E" w:rsidP="00B8686E">
      <w:pPr>
        <w:spacing w:line="360" w:lineRule="auto"/>
        <w:rPr>
          <w:b/>
          <w:bCs/>
        </w:rPr>
      </w:pPr>
      <w:r>
        <w:rPr>
          <w:b/>
          <w:bCs/>
        </w:rPr>
        <w:t>Cu MIC Assay</w:t>
      </w:r>
    </w:p>
    <w:p w14:paraId="487C5A79" w14:textId="7AD42648" w:rsidR="00B8686E" w:rsidRPr="00B8686E" w:rsidRDefault="00B8686E" w:rsidP="00B8686E">
      <w:pPr>
        <w:spacing w:line="360" w:lineRule="auto"/>
        <w:rPr>
          <w:i/>
          <w:iCs/>
        </w:rPr>
      </w:pPr>
      <w:r w:rsidRPr="00B8686E">
        <w:rPr>
          <w:i/>
          <w:iCs/>
        </w:rPr>
        <w:t>Trial I</w:t>
      </w:r>
    </w:p>
    <w:p w14:paraId="65A7A015" w14:textId="39F2438F" w:rsidR="00B8686E" w:rsidRPr="00B8686E" w:rsidRDefault="00B8686E" w:rsidP="00B8686E">
      <w:pPr>
        <w:spacing w:line="360" w:lineRule="auto"/>
      </w:pPr>
      <w:r>
        <w:t>Four</w:t>
      </w:r>
      <w:r w:rsidRPr="00B8686E">
        <w:t xml:space="preserve"> strains of </w:t>
      </w:r>
      <w:r w:rsidRPr="00B8686E">
        <w:rPr>
          <w:i/>
          <w:iCs/>
        </w:rPr>
        <w:t>Pseudomonas</w:t>
      </w:r>
      <w:r>
        <w:t xml:space="preserve"> spp.</w:t>
      </w:r>
      <w:r w:rsidRPr="00B8686E">
        <w:t xml:space="preserve"> were </w:t>
      </w:r>
      <w:r w:rsidR="00EB2ADA">
        <w:t xml:space="preserve">assessed to determine </w:t>
      </w:r>
      <w:r w:rsidR="007044C0">
        <w:t xml:space="preserve">their </w:t>
      </w:r>
      <w:r>
        <w:t xml:space="preserve">Cu </w:t>
      </w:r>
      <w:r w:rsidRPr="00B8686E">
        <w:t xml:space="preserve">MIC: </w:t>
      </w:r>
      <w:r w:rsidRPr="00167904">
        <w:rPr>
          <w:i/>
          <w:iCs/>
        </w:rPr>
        <w:t>P. protegens</w:t>
      </w:r>
      <w:r w:rsidRPr="00B8686E">
        <w:t xml:space="preserve"> Pf5, </w:t>
      </w:r>
      <w:r w:rsidRPr="00167904">
        <w:rPr>
          <w:i/>
          <w:iCs/>
        </w:rPr>
        <w:t>P. stutzeri</w:t>
      </w:r>
      <w:r w:rsidRPr="00B8686E">
        <w:t xml:space="preserve"> 17587, </w:t>
      </w:r>
      <w:r w:rsidRPr="00167904">
        <w:rPr>
          <w:i/>
          <w:iCs/>
        </w:rPr>
        <w:t>P. stutzeri</w:t>
      </w:r>
      <w:r w:rsidRPr="00B8686E">
        <w:t xml:space="preserve"> 17641 and </w:t>
      </w:r>
      <w:r w:rsidRPr="00167904">
        <w:rPr>
          <w:i/>
          <w:iCs/>
        </w:rPr>
        <w:t>P. stutzeri</w:t>
      </w:r>
      <w:r w:rsidRPr="00B8686E">
        <w:t xml:space="preserve"> Q. </w:t>
      </w:r>
      <w:r w:rsidR="00167904">
        <w:t xml:space="preserve">Strains </w:t>
      </w:r>
      <w:r w:rsidRPr="00B8686E">
        <w:t xml:space="preserve">17641 and Q </w:t>
      </w:r>
      <w:r w:rsidR="00167904">
        <w:t xml:space="preserve">acted as positive controls (possess </w:t>
      </w:r>
      <w:r w:rsidR="00E4311C">
        <w:t xml:space="preserve">the </w:t>
      </w:r>
      <w:r w:rsidR="00167904">
        <w:t>IME</w:t>
      </w:r>
      <w:r w:rsidR="007044C0">
        <w:t xml:space="preserve"> of interest</w:t>
      </w:r>
      <w:r w:rsidR="00167904">
        <w:t xml:space="preserve">) while strains Pf5 and 17587 acted as negative controls (lack the IME). </w:t>
      </w:r>
    </w:p>
    <w:p w14:paraId="45D1AB7A" w14:textId="26920FFB" w:rsidR="00B8686E" w:rsidRPr="00B8686E" w:rsidRDefault="00167904" w:rsidP="00B8686E">
      <w:pPr>
        <w:spacing w:line="360" w:lineRule="auto"/>
      </w:pPr>
      <w:r>
        <w:rPr>
          <w:i/>
          <w:iCs/>
        </w:rPr>
        <w:lastRenderedPageBreak/>
        <w:t xml:space="preserve">P. </w:t>
      </w:r>
      <w:r w:rsidR="00B8686E" w:rsidRPr="00167904">
        <w:rPr>
          <w:i/>
          <w:iCs/>
        </w:rPr>
        <w:t>stutzeri</w:t>
      </w:r>
      <w:r w:rsidR="00B8686E" w:rsidRPr="00B8686E">
        <w:t xml:space="preserve"> </w:t>
      </w:r>
      <w:r>
        <w:t xml:space="preserve">strains </w:t>
      </w:r>
      <w:r w:rsidR="00B8686E" w:rsidRPr="00B8686E">
        <w:t xml:space="preserve">were incubated at 28ºC on LB </w:t>
      </w:r>
      <w:r>
        <w:t xml:space="preserve">1.5% agar </w:t>
      </w:r>
      <w:r w:rsidR="00B8686E" w:rsidRPr="00B8686E">
        <w:t xml:space="preserve">media for 2 days, and </w:t>
      </w:r>
      <w:r w:rsidR="00B8686E" w:rsidRPr="00167904">
        <w:rPr>
          <w:i/>
          <w:iCs/>
        </w:rPr>
        <w:t>P. protegens</w:t>
      </w:r>
      <w:r w:rsidR="00B8686E" w:rsidRPr="00B8686E">
        <w:t xml:space="preserve"> Pf5 for 1 day, prior to </w:t>
      </w:r>
      <w:r>
        <w:t xml:space="preserve">Cu </w:t>
      </w:r>
      <w:r w:rsidR="00B8686E" w:rsidRPr="00B8686E">
        <w:t xml:space="preserve">MIC assay. Loopfuls </w:t>
      </w:r>
      <w:r>
        <w:t xml:space="preserve">of </w:t>
      </w:r>
      <w:r w:rsidR="00B8686E" w:rsidRPr="00B8686E">
        <w:t>colon</w:t>
      </w:r>
      <w:r>
        <w:t>y</w:t>
      </w:r>
      <w:r w:rsidR="00B8686E" w:rsidRPr="00B8686E">
        <w:t xml:space="preserve"> from each plate were resuspended in 10mM magnesium sulphate. Each cell suspension underwent a 1:10 series dilution to generate a s</w:t>
      </w:r>
      <w:r>
        <w:t>et</w:t>
      </w:r>
      <w:r w:rsidR="00B8686E" w:rsidRPr="00B8686E">
        <w:t xml:space="preserve"> of solutions</w:t>
      </w:r>
      <w:r>
        <w:t xml:space="preserve"> of decreasing concentration, with a range of 1:10</w:t>
      </w:r>
      <w:r w:rsidRPr="00167904">
        <w:rPr>
          <w:vertAlign w:val="superscript"/>
        </w:rPr>
        <w:t>0</w:t>
      </w:r>
      <w:r>
        <w:t xml:space="preserve"> - </w:t>
      </w:r>
      <w:r w:rsidR="00B8686E" w:rsidRPr="00B8686E">
        <w:t>1:10</w:t>
      </w:r>
      <w:r w:rsidR="00B8686E" w:rsidRPr="00167904">
        <w:rPr>
          <w:vertAlign w:val="superscript"/>
        </w:rPr>
        <w:t>7</w:t>
      </w:r>
      <w:r w:rsidR="00B8686E" w:rsidRPr="00B8686E">
        <w:t>. 20µL aliquots of each dilution were dispensed across a series of</w:t>
      </w:r>
      <w:r w:rsidR="008E746B">
        <w:t xml:space="preserve"> fresh</w:t>
      </w:r>
      <w:r w:rsidR="00B8686E" w:rsidRPr="00B8686E">
        <w:t xml:space="preserve"> </w:t>
      </w:r>
      <w:r>
        <w:t>Cu</w:t>
      </w:r>
      <w:r w:rsidR="00B8686E" w:rsidRPr="00B8686E">
        <w:t xml:space="preserve"> MGY 1.6% agar</w:t>
      </w:r>
      <w:r>
        <w:t xml:space="preserve"> plates. Cu</w:t>
      </w:r>
      <w:r w:rsidR="00B8686E" w:rsidRPr="00B8686E">
        <w:t xml:space="preserve"> concentrations of 0mM, 0.8mM, 1mM, 1.3mM, 1.6mM and 2mM</w:t>
      </w:r>
      <w:r>
        <w:t xml:space="preserve"> were used for MIC assessment</w:t>
      </w:r>
      <w:r w:rsidR="00B8686E" w:rsidRPr="00B8686E">
        <w:t>.</w:t>
      </w:r>
      <w:r>
        <w:t xml:space="preserve"> The inoculated plate</w:t>
      </w:r>
      <w:r w:rsidR="00E4311C">
        <w:t>s</w:t>
      </w:r>
      <w:r>
        <w:t xml:space="preserve"> were </w:t>
      </w:r>
      <w:r w:rsidR="00B8686E" w:rsidRPr="00B8686E">
        <w:t xml:space="preserve">incubated at 28ºC for </w:t>
      </w:r>
      <w:r w:rsidR="006340BE">
        <w:t>2 days</w:t>
      </w:r>
      <w:r w:rsidR="00B8686E" w:rsidRPr="00B8686E">
        <w:t xml:space="preserve"> prior to </w:t>
      </w:r>
      <w:r w:rsidR="006340BE">
        <w:t xml:space="preserve">MIC </w:t>
      </w:r>
      <w:r w:rsidR="00B8686E" w:rsidRPr="00B8686E">
        <w:t xml:space="preserve">assessment. </w:t>
      </w:r>
    </w:p>
    <w:p w14:paraId="3F1CB5F5" w14:textId="66A1E705" w:rsidR="006340BE" w:rsidRDefault="006340BE" w:rsidP="00B8686E">
      <w:pPr>
        <w:spacing w:line="360" w:lineRule="auto"/>
        <w:rPr>
          <w:i/>
          <w:iCs/>
        </w:rPr>
      </w:pPr>
      <w:r>
        <w:rPr>
          <w:i/>
          <w:iCs/>
        </w:rPr>
        <w:t>Trial II</w:t>
      </w:r>
    </w:p>
    <w:p w14:paraId="56A14E4F" w14:textId="4C7BCBE7" w:rsidR="00B8686E" w:rsidRDefault="006340BE" w:rsidP="00B8686E">
      <w:pPr>
        <w:spacing w:line="360" w:lineRule="auto"/>
      </w:pPr>
      <w:r>
        <w:t>Due to unexpected results from the first MIC</w:t>
      </w:r>
      <w:r w:rsidR="00DA6ADF">
        <w:t>,</w:t>
      </w:r>
      <w:r>
        <w:t xml:space="preserve"> and following a successful quality test of the Cu MGY 1</w:t>
      </w:r>
      <w:r w:rsidR="00E4311C">
        <w:t>.</w:t>
      </w:r>
      <w:r>
        <w:t xml:space="preserve">6% agar media, the MIC assay was repeated. The experiment was set up as </w:t>
      </w:r>
      <w:r w:rsidR="00B8686E" w:rsidRPr="00B8686E">
        <w:t xml:space="preserve">described in </w:t>
      </w:r>
      <w:r w:rsidR="00B8686E" w:rsidRPr="006340BE">
        <w:rPr>
          <w:i/>
          <w:iCs/>
        </w:rPr>
        <w:t>Trial I</w:t>
      </w:r>
      <w:r w:rsidR="00B8686E" w:rsidRPr="00B8686E">
        <w:t>, with an adjustment to the</w:t>
      </w:r>
      <w:r>
        <w:t xml:space="preserve"> Cu </w:t>
      </w:r>
      <w:r w:rsidR="00B8686E" w:rsidRPr="00B8686E">
        <w:t xml:space="preserve">concentrations in the media. This assay </w:t>
      </w:r>
      <w:r>
        <w:t xml:space="preserve">employed a range of </w:t>
      </w:r>
      <w:r w:rsidR="00B8686E" w:rsidRPr="00B8686E">
        <w:t xml:space="preserve">0mM, 0.3mM, 0.6mM and 1mM. </w:t>
      </w:r>
      <w:r>
        <w:t xml:space="preserve">Plates were incubated at </w:t>
      </w:r>
      <w:r w:rsidR="00B8686E" w:rsidRPr="00B8686E">
        <w:t>28ºC</w:t>
      </w:r>
      <w:r>
        <w:t xml:space="preserve"> for 2 days</w:t>
      </w:r>
      <w:r w:rsidR="00B8686E" w:rsidRPr="00B8686E">
        <w:t>,</w:t>
      </w:r>
      <w:r>
        <w:t xml:space="preserve"> then </w:t>
      </w:r>
      <w:r w:rsidR="00B8686E" w:rsidRPr="00B8686E">
        <w:t xml:space="preserve">moved </w:t>
      </w:r>
      <w:r>
        <w:t xml:space="preserve">to the </w:t>
      </w:r>
      <w:r w:rsidR="00B8686E" w:rsidRPr="00B8686E">
        <w:t xml:space="preserve">3ºC refrigerator for storage. Plates remained in the </w:t>
      </w:r>
      <w:r>
        <w:t>refrigerator</w:t>
      </w:r>
      <w:r w:rsidR="00B8686E" w:rsidRPr="00B8686E">
        <w:t xml:space="preserve"> for 2 days prior to assessment.</w:t>
      </w:r>
      <w:r>
        <w:t xml:space="preserve"> Both qualitative and quantitative assessment of colony growth was recorded.</w:t>
      </w:r>
    </w:p>
    <w:p w14:paraId="552CDA1D" w14:textId="77777777" w:rsidR="006340BE" w:rsidRDefault="006340BE" w:rsidP="006340BE">
      <w:pPr>
        <w:spacing w:line="360" w:lineRule="auto"/>
        <w:rPr>
          <w:b/>
          <w:bCs/>
        </w:rPr>
      </w:pPr>
      <w:r>
        <w:rPr>
          <w:b/>
          <w:bCs/>
        </w:rPr>
        <w:t>Cu MGY media quality assessment</w:t>
      </w:r>
    </w:p>
    <w:p w14:paraId="418A3967" w14:textId="77777777" w:rsidR="006340BE" w:rsidRDefault="006340BE" w:rsidP="006340BE">
      <w:pPr>
        <w:spacing w:line="360" w:lineRule="auto"/>
      </w:pPr>
      <w:r>
        <w:t xml:space="preserve">Following unexpected results in Cu MIC </w:t>
      </w:r>
      <w:r w:rsidRPr="006340BE">
        <w:rPr>
          <w:i/>
          <w:iCs/>
        </w:rPr>
        <w:t>Trial I</w:t>
      </w:r>
      <w:r>
        <w:t xml:space="preserve">, a </w:t>
      </w:r>
      <w:r w:rsidRPr="006340BE">
        <w:t xml:space="preserve">quality control assay was conducted to determine if the </w:t>
      </w:r>
      <w:r>
        <w:t>odd results were</w:t>
      </w:r>
      <w:r w:rsidRPr="006340BE">
        <w:t xml:space="preserve"> a result of poor plate preparation</w:t>
      </w:r>
    </w:p>
    <w:p w14:paraId="190D3F70" w14:textId="4526D885" w:rsidR="006340BE" w:rsidRPr="006340BE" w:rsidRDefault="006340BE" w:rsidP="006340BE">
      <w:pPr>
        <w:spacing w:line="360" w:lineRule="auto"/>
      </w:pPr>
      <w:r w:rsidRPr="006340BE">
        <w:t xml:space="preserve">Control colonies were sampled from </w:t>
      </w:r>
      <w:r>
        <w:t>previously</w:t>
      </w:r>
      <w:r w:rsidR="00685A6B">
        <w:t xml:space="preserve"> </w:t>
      </w:r>
      <w:r>
        <w:t>prepared cultures supplied by</w:t>
      </w:r>
      <w:r w:rsidR="00D32EDB">
        <w:t xml:space="preserve"> </w:t>
      </w:r>
      <w:r w:rsidRPr="006340BE">
        <w:t xml:space="preserve">another member of the </w:t>
      </w:r>
      <w:r>
        <w:t xml:space="preserve">EMMA </w:t>
      </w:r>
      <w:r w:rsidRPr="006340BE">
        <w:t>lab group</w:t>
      </w:r>
      <w:r w:rsidR="00D32EDB">
        <w:t xml:space="preserve">. </w:t>
      </w:r>
      <w:r w:rsidRPr="006340BE">
        <w:t xml:space="preserve">For a negative control, 8 colonies of the </w:t>
      </w:r>
      <w:r>
        <w:t>Cu</w:t>
      </w:r>
      <w:r w:rsidRPr="006340BE">
        <w:t>-sensitive phyllosphere culture "Phyllo B"</w:t>
      </w:r>
      <w:r w:rsidR="00DA6ADF">
        <w:t>,</w:t>
      </w:r>
      <w:r w:rsidRPr="006340BE">
        <w:t xml:space="preserve"> grown on 0mg/L Cu </w:t>
      </w:r>
      <w:r w:rsidRPr="006340BE">
        <w:rPr>
          <w:i/>
          <w:iCs/>
        </w:rPr>
        <w:t>Pseudomonas</w:t>
      </w:r>
      <w:r w:rsidRPr="006340BE">
        <w:t xml:space="preserve"> Selective Media (PSM)</w:t>
      </w:r>
      <w:r w:rsidR="00DA6ADF">
        <w:t xml:space="preserve">, </w:t>
      </w:r>
      <w:r w:rsidRPr="006340BE">
        <w:t xml:space="preserve">were randomly selected. For positive controls, 3 colonies from the "Phyllo-C" phyllosphere culture grown on 300mg/L Cu </w:t>
      </w:r>
      <w:r w:rsidR="00457B44">
        <w:t>(equiv. to 4.72mM</w:t>
      </w:r>
      <w:r w:rsidR="00E4311C">
        <w:t xml:space="preserve"> Cu</w:t>
      </w:r>
      <w:r w:rsidR="00457B44">
        <w:t xml:space="preserve">) </w:t>
      </w:r>
      <w:r w:rsidRPr="006340BE">
        <w:t xml:space="preserve">PSM, 3 colonies from the "Phyllo-C" phyllosphere culture grown on 200mg/L Cu </w:t>
      </w:r>
      <w:r w:rsidR="00457B44">
        <w:t>(equiv. to 3.15mM</w:t>
      </w:r>
      <w:r w:rsidR="00E4311C">
        <w:t xml:space="preserve"> Cu</w:t>
      </w:r>
      <w:r w:rsidR="00457B44">
        <w:t xml:space="preserve">) </w:t>
      </w:r>
      <w:r w:rsidRPr="006340BE">
        <w:t xml:space="preserve">PSM, and 2 colonies from the "Rhizo-C" rhizosphere culture grown on 200mg/L Cu PSM were randomly selected. </w:t>
      </w:r>
      <w:r>
        <w:t>The p</w:t>
      </w:r>
      <w:r w:rsidRPr="006340BE">
        <w:t>ositive and negative control colonies were streaked on</w:t>
      </w:r>
      <w:r w:rsidR="00DA6ADF">
        <w:t>to</w:t>
      </w:r>
      <w:r w:rsidRPr="006340BE">
        <w:t xml:space="preserve"> 0mM, 0.8mM and 1.0mM Cu MGY </w:t>
      </w:r>
      <w:r>
        <w:t xml:space="preserve">1.6% agar </w:t>
      </w:r>
      <w:r w:rsidRPr="006340BE">
        <w:t xml:space="preserve">plates </w:t>
      </w:r>
      <w:r>
        <w:t xml:space="preserve">(from </w:t>
      </w:r>
      <w:r w:rsidRPr="006340BE">
        <w:rPr>
          <w:i/>
          <w:iCs/>
        </w:rPr>
        <w:t>Trial I</w:t>
      </w:r>
      <w:r>
        <w:t xml:space="preserve"> plate preparation). Plates were </w:t>
      </w:r>
      <w:r w:rsidRPr="006340BE">
        <w:t>incubated at 28ºC for 2 days</w:t>
      </w:r>
      <w:r>
        <w:t xml:space="preserve"> prior to growth assessment</w:t>
      </w:r>
      <w:r w:rsidRPr="006340BE">
        <w:t>.</w:t>
      </w:r>
    </w:p>
    <w:p w14:paraId="6D840875" w14:textId="40C8AF5A" w:rsidR="003D5E25" w:rsidRDefault="003D5E25" w:rsidP="00BC1FE2">
      <w:pPr>
        <w:spacing w:line="360" w:lineRule="auto"/>
        <w:rPr>
          <w:b/>
          <w:bCs/>
        </w:rPr>
      </w:pPr>
      <w:r w:rsidRPr="001A0A03">
        <w:rPr>
          <w:b/>
          <w:bCs/>
        </w:rPr>
        <w:t>Media preparation</w:t>
      </w:r>
    </w:p>
    <w:p w14:paraId="1A6FB914" w14:textId="79935602" w:rsidR="008E746B" w:rsidRDefault="008E746B" w:rsidP="00BC1FE2">
      <w:pPr>
        <w:spacing w:line="360" w:lineRule="auto"/>
      </w:pPr>
      <w:r w:rsidRPr="00697248">
        <w:rPr>
          <w:i/>
          <w:iCs/>
        </w:rPr>
        <w:t xml:space="preserve">Jensen </w:t>
      </w:r>
      <w:r w:rsidR="00697248" w:rsidRPr="00697248">
        <w:rPr>
          <w:i/>
          <w:iCs/>
        </w:rPr>
        <w:t>media</w:t>
      </w:r>
      <w:r>
        <w:t xml:space="preserve"> (per 1</w:t>
      </w:r>
      <w:r w:rsidR="00697248">
        <w:t>.00</w:t>
      </w:r>
      <w:r>
        <w:t xml:space="preserve">L): </w:t>
      </w:r>
      <w:r w:rsidRPr="008E746B">
        <w:t>CaHPO</w:t>
      </w:r>
      <w:r w:rsidRPr="008E746B">
        <w:rPr>
          <w:vertAlign w:val="subscript"/>
        </w:rPr>
        <w:t>4</w:t>
      </w:r>
      <w:r>
        <w:rPr>
          <w:vertAlign w:val="subscript"/>
        </w:rPr>
        <w:t xml:space="preserve"> </w:t>
      </w:r>
      <w:r>
        <w:t>(1.</w:t>
      </w:r>
      <w:r w:rsidR="00697248">
        <w:t>0</w:t>
      </w:r>
      <w:r>
        <w:t>0g), K</w:t>
      </w:r>
      <w:r w:rsidRPr="008E746B">
        <w:rPr>
          <w:vertAlign w:val="subscript"/>
        </w:rPr>
        <w:t>2</w:t>
      </w:r>
      <w:r>
        <w:t>PO</w:t>
      </w:r>
      <w:r w:rsidRPr="008E746B">
        <w:rPr>
          <w:vertAlign w:val="subscript"/>
        </w:rPr>
        <w:t>4</w:t>
      </w:r>
      <w:r>
        <w:t xml:space="preserve"> (0.2</w:t>
      </w:r>
      <w:r w:rsidR="00697248">
        <w:t>0</w:t>
      </w:r>
      <w:r>
        <w:t>g) MgSO</w:t>
      </w:r>
      <w:r>
        <w:rPr>
          <w:vertAlign w:val="subscript"/>
        </w:rPr>
        <w:t>4</w:t>
      </w:r>
      <w:r>
        <w:t>⸳7H</w:t>
      </w:r>
      <w:r>
        <w:rPr>
          <w:vertAlign w:val="subscript"/>
        </w:rPr>
        <w:t>2</w:t>
      </w:r>
      <w:r>
        <w:t>O (0.2</w:t>
      </w:r>
      <w:r w:rsidR="00697248">
        <w:t>0</w:t>
      </w:r>
      <w:r>
        <w:t>g), NaCl (0.1</w:t>
      </w:r>
      <w:r w:rsidR="00697248">
        <w:t>0</w:t>
      </w:r>
      <w:r>
        <w:t xml:space="preserve">g), </w:t>
      </w:r>
      <w:r w:rsidRPr="008E746B">
        <w:t>FeCl3</w:t>
      </w:r>
      <w:r>
        <w:t xml:space="preserve"> (0.1</w:t>
      </w:r>
      <w:r w:rsidR="00697248">
        <w:t>0</w:t>
      </w:r>
      <w:r>
        <w:t xml:space="preserve">g), </w:t>
      </w:r>
      <w:r w:rsidR="00697248">
        <w:t>A</w:t>
      </w:r>
      <w:r>
        <w:t>gar (12</w:t>
      </w:r>
      <w:r w:rsidR="00697248">
        <w:t>.0</w:t>
      </w:r>
      <w:r>
        <w:t>g).</w:t>
      </w:r>
    </w:p>
    <w:p w14:paraId="27849283" w14:textId="77777777" w:rsidR="00DA6ADF" w:rsidRDefault="001A0A03" w:rsidP="00BC1FE2">
      <w:pPr>
        <w:spacing w:line="360" w:lineRule="auto"/>
      </w:pPr>
      <w:r>
        <w:rPr>
          <w:i/>
          <w:iCs/>
        </w:rPr>
        <w:t>0.8% water agar</w:t>
      </w:r>
      <w:r>
        <w:t xml:space="preserve"> (per 400mL): Agar (3.2g)</w:t>
      </w:r>
    </w:p>
    <w:p w14:paraId="6F69127E" w14:textId="130AFC7A" w:rsidR="00697248" w:rsidRDefault="008E746B" w:rsidP="00BC1FE2">
      <w:pPr>
        <w:spacing w:line="360" w:lineRule="auto"/>
      </w:pPr>
      <w:r w:rsidRPr="00697248">
        <w:rPr>
          <w:i/>
          <w:iCs/>
        </w:rPr>
        <w:t>G/RDM</w:t>
      </w:r>
      <w:r w:rsidR="00697248" w:rsidRPr="00697248">
        <w:rPr>
          <w:i/>
          <w:iCs/>
        </w:rPr>
        <w:t xml:space="preserve"> (no vitamin) media</w:t>
      </w:r>
      <w:r>
        <w:t xml:space="preserve"> (per 200mL): L-Histidine (20</w:t>
      </w:r>
      <w:r w:rsidR="00697248">
        <w:t>.0</w:t>
      </w:r>
      <w:r>
        <w:t>mg), G/RDM salts (2.5% MgSO</w:t>
      </w:r>
      <w:r>
        <w:rPr>
          <w:vertAlign w:val="subscript"/>
        </w:rPr>
        <w:t>4</w:t>
      </w:r>
      <w:r>
        <w:t>⸳4H</w:t>
      </w:r>
      <w:r>
        <w:rPr>
          <w:vertAlign w:val="subscript"/>
        </w:rPr>
        <w:t>2</w:t>
      </w:r>
      <w:r>
        <w:t>O, 0.2% CaCl</w:t>
      </w:r>
      <w:r>
        <w:rPr>
          <w:vertAlign w:val="subscript"/>
        </w:rPr>
        <w:t>2</w:t>
      </w:r>
      <w:r>
        <w:t>⸳2H</w:t>
      </w:r>
      <w:r>
        <w:rPr>
          <w:vertAlign w:val="subscript"/>
        </w:rPr>
        <w:t>2</w:t>
      </w:r>
      <w:r>
        <w:t xml:space="preserve">O, 0.7% FeEDTA, </w:t>
      </w:r>
      <w:r w:rsidR="00697248">
        <w:t>2% NaCl) (2.00mL), 0.2% Bromothymol-Blue (2.00mL), 1.8% NH</w:t>
      </w:r>
      <w:r w:rsidR="00697248">
        <w:rPr>
          <w:vertAlign w:val="subscript"/>
        </w:rPr>
        <w:t>4</w:t>
      </w:r>
      <w:r w:rsidR="00697248">
        <w:t>Cl (1.15mL), Agar (3.20g), “Trace Elements 4 GRDM” (200µL)</w:t>
      </w:r>
    </w:p>
    <w:p w14:paraId="31D53057" w14:textId="77777777" w:rsidR="00C03A93" w:rsidRDefault="00C03A93" w:rsidP="00BC1FE2">
      <w:pPr>
        <w:spacing w:line="360" w:lineRule="auto"/>
        <w:rPr>
          <w:b/>
          <w:bCs/>
          <w:sz w:val="19"/>
          <w:szCs w:val="19"/>
        </w:rPr>
      </w:pPr>
    </w:p>
    <w:p w14:paraId="1BADEE6A" w14:textId="77777777" w:rsidR="00DA6ADF" w:rsidRDefault="00DA6ADF" w:rsidP="00BC1FE2">
      <w:pPr>
        <w:spacing w:line="360" w:lineRule="auto"/>
        <w:rPr>
          <w:i/>
          <w:iCs/>
        </w:rPr>
      </w:pPr>
    </w:p>
    <w:p w14:paraId="79A5E37B" w14:textId="27614938" w:rsidR="00697248" w:rsidRPr="00697248" w:rsidRDefault="002533C8" w:rsidP="00BC1FE2">
      <w:pPr>
        <w:spacing w:line="360" w:lineRule="auto"/>
      </w:pPr>
      <w:r>
        <w:rPr>
          <w:noProof/>
          <w14:ligatures w14:val="standardContextual"/>
        </w:rPr>
        <mc:AlternateContent>
          <mc:Choice Requires="wpg">
            <w:drawing>
              <wp:anchor distT="0" distB="0" distL="114300" distR="114300" simplePos="0" relativeHeight="251697152" behindDoc="0" locked="0" layoutInCell="1" allowOverlap="1" wp14:anchorId="6951A52A" wp14:editId="733323F6">
                <wp:simplePos x="0" y="0"/>
                <wp:positionH relativeFrom="margin">
                  <wp:align>left</wp:align>
                </wp:positionH>
                <wp:positionV relativeFrom="margin">
                  <wp:align>top</wp:align>
                </wp:positionV>
                <wp:extent cx="6184900" cy="5016500"/>
                <wp:effectExtent l="19050" t="19050" r="25400" b="31750"/>
                <wp:wrapTopAndBottom/>
                <wp:docPr id="1903394350" name="Group 11"/>
                <wp:cNvGraphicFramePr/>
                <a:graphic xmlns:a="http://schemas.openxmlformats.org/drawingml/2006/main">
                  <a:graphicData uri="http://schemas.microsoft.com/office/word/2010/wordprocessingGroup">
                    <wpg:wgp>
                      <wpg:cNvGrpSpPr/>
                      <wpg:grpSpPr>
                        <a:xfrm>
                          <a:off x="0" y="0"/>
                          <a:ext cx="6184900" cy="5016500"/>
                          <a:chOff x="0" y="0"/>
                          <a:chExt cx="6184900" cy="5016500"/>
                        </a:xfrm>
                      </wpg:grpSpPr>
                      <wpg:grpSp>
                        <wpg:cNvPr id="616833428" name="Group 10"/>
                        <wpg:cNvGrpSpPr/>
                        <wpg:grpSpPr>
                          <a:xfrm>
                            <a:off x="0" y="0"/>
                            <a:ext cx="6178550" cy="4241800"/>
                            <a:chOff x="0" y="0"/>
                            <a:chExt cx="5617772" cy="3989084"/>
                          </a:xfrm>
                        </wpg:grpSpPr>
                        <wpg:grpSp>
                          <wpg:cNvPr id="160652348" name="Group 9"/>
                          <wpg:cNvGrpSpPr/>
                          <wpg:grpSpPr>
                            <a:xfrm>
                              <a:off x="0" y="0"/>
                              <a:ext cx="5617772" cy="3989084"/>
                              <a:chOff x="0" y="0"/>
                              <a:chExt cx="5617772" cy="3989084"/>
                            </a:xfrm>
                          </wpg:grpSpPr>
                          <wpg:grpSp>
                            <wpg:cNvPr id="560915293" name="Group 8"/>
                            <wpg:cNvGrpSpPr/>
                            <wpg:grpSpPr>
                              <a:xfrm>
                                <a:off x="0" y="0"/>
                                <a:ext cx="5617772" cy="3989084"/>
                                <a:chOff x="0" y="0"/>
                                <a:chExt cx="5617772" cy="3989084"/>
                              </a:xfrm>
                            </wpg:grpSpPr>
                            <wpg:grpSp>
                              <wpg:cNvPr id="1142578246" name="Group 7"/>
                              <wpg:cNvGrpSpPr/>
                              <wpg:grpSpPr>
                                <a:xfrm>
                                  <a:off x="6350" y="6350"/>
                                  <a:ext cx="5611422" cy="3982734"/>
                                  <a:chOff x="0" y="0"/>
                                  <a:chExt cx="5611422" cy="3982734"/>
                                </a:xfrm>
                              </wpg:grpSpPr>
                              <pic:pic xmlns:pic="http://schemas.openxmlformats.org/drawingml/2006/picture">
                                <pic:nvPicPr>
                                  <pic:cNvPr id="602997616" name="Picture 1" descr="A graph with red and yellow bars&#10;&#10;AI-generated content may be incorrect."/>
                                  <pic:cNvPicPr>
                                    <a:picLocks noChangeAspect="1"/>
                                  </pic:cNvPicPr>
                                </pic:nvPicPr>
                                <pic:blipFill rotWithShape="1">
                                  <a:blip r:embed="rId7" cstate="print">
                                    <a:extLst>
                                      <a:ext uri="{28A0092B-C50C-407E-A947-70E740481C1C}">
                                        <a14:useLocalDpi xmlns:a14="http://schemas.microsoft.com/office/drawing/2010/main" val="0"/>
                                      </a:ext>
                                    </a:extLst>
                                  </a:blip>
                                  <a:srcRect t="7698"/>
                                  <a:stretch/>
                                </pic:blipFill>
                                <pic:spPr bwMode="auto">
                                  <a:xfrm>
                                    <a:off x="2795270" y="0"/>
                                    <a:ext cx="2816152" cy="199440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1426180795" name="Picture 3" descr="A graph of different colored bars&#10;&#10;AI-generated content may be incorrect."/>
                                  <pic:cNvPicPr>
                                    <a:picLocks noChangeAspect="1"/>
                                  </pic:cNvPicPr>
                                </pic:nvPicPr>
                                <pic:blipFill rotWithShape="1">
                                  <a:blip r:embed="rId8" cstate="print">
                                    <a:extLst>
                                      <a:ext uri="{28A0092B-C50C-407E-A947-70E740481C1C}">
                                        <a14:useLocalDpi xmlns:a14="http://schemas.microsoft.com/office/drawing/2010/main" val="0"/>
                                      </a:ext>
                                    </a:extLst>
                                  </a:blip>
                                  <a:srcRect t="6736"/>
                                  <a:stretch/>
                                </pic:blipFill>
                                <pic:spPr bwMode="auto">
                                  <a:xfrm>
                                    <a:off x="0" y="0"/>
                                    <a:ext cx="2795270" cy="199390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88249343" name="Picture 6" descr="A graph with numbers and a number of plants&#10;&#10;AI-generated content may be incorrect."/>
                                  <pic:cNvPicPr>
                                    <a:picLocks noChangeAspect="1"/>
                                  </pic:cNvPicPr>
                                </pic:nvPicPr>
                                <pic:blipFill rotWithShape="1">
                                  <a:blip r:embed="rId9">
                                    <a:extLst>
                                      <a:ext uri="{28A0092B-C50C-407E-A947-70E740481C1C}">
                                        <a14:useLocalDpi xmlns:a14="http://schemas.microsoft.com/office/drawing/2010/main" val="0"/>
                                      </a:ext>
                                    </a:extLst>
                                  </a:blip>
                                  <a:srcRect t="9236"/>
                                  <a:stretch/>
                                </pic:blipFill>
                                <pic:spPr bwMode="auto">
                                  <a:xfrm>
                                    <a:off x="1449469" y="2000750"/>
                                    <a:ext cx="2793600" cy="1981984"/>
                                  </a:xfrm>
                                  <a:prstGeom prst="rect">
                                    <a:avLst/>
                                  </a:prstGeom>
                                  <a:ln w="3175">
                                    <a:solidFill>
                                      <a:sysClr val="windowText" lastClr="000000"/>
                                    </a:solidFill>
                                  </a:ln>
                                  <a:extLst>
                                    <a:ext uri="{53640926-AAD7-44D8-BBD7-CCE9431645EC}">
                                      <a14:shadowObscured xmlns:a14="http://schemas.microsoft.com/office/drawing/2010/main"/>
                                    </a:ext>
                                  </a:extLst>
                                </pic:spPr>
                              </pic:pic>
                            </wpg:grpSp>
                            <wps:wsp>
                              <wps:cNvPr id="1927660393" name="Text Box 2"/>
                              <wps:cNvSpPr txBox="1">
                                <a:spLocks noChangeArrowheads="1"/>
                              </wps:cNvSpPr>
                              <wps:spPr bwMode="auto">
                                <a:xfrm>
                                  <a:off x="0" y="0"/>
                                  <a:ext cx="311150" cy="273050"/>
                                </a:xfrm>
                                <a:prstGeom prst="rect">
                                  <a:avLst/>
                                </a:prstGeom>
                                <a:noFill/>
                                <a:ln w="9525">
                                  <a:noFill/>
                                  <a:miter lim="800000"/>
                                  <a:headEnd/>
                                  <a:tailEnd/>
                                </a:ln>
                              </wps:spPr>
                              <wps:txbx>
                                <w:txbxContent>
                                  <w:p w14:paraId="13D45067" w14:textId="77777777" w:rsidR="002533C8" w:rsidRPr="001B5CF8" w:rsidRDefault="002533C8" w:rsidP="002533C8">
                                    <w:pPr>
                                      <w:rPr>
                                        <w:b/>
                                        <w:bCs/>
                                        <w:sz w:val="20"/>
                                        <w:szCs w:val="20"/>
                                      </w:rPr>
                                    </w:pPr>
                                    <w:r w:rsidRPr="001B5CF8">
                                      <w:rPr>
                                        <w:b/>
                                        <w:bCs/>
                                        <w:sz w:val="20"/>
                                        <w:szCs w:val="20"/>
                                      </w:rPr>
                                      <w:t>a)</w:t>
                                    </w:r>
                                  </w:p>
                                </w:txbxContent>
                              </wps:txbx>
                              <wps:bodyPr rot="0" vert="horz" wrap="square" lIns="91440" tIns="45720" rIns="91440" bIns="45720" anchor="t" anchorCtr="0">
                                <a:noAutofit/>
                              </wps:bodyPr>
                            </wps:wsp>
                          </wpg:grpSp>
                          <wps:wsp>
                            <wps:cNvPr id="2028570693" name="Text Box 2"/>
                            <wps:cNvSpPr txBox="1">
                              <a:spLocks noChangeArrowheads="1"/>
                            </wps:cNvSpPr>
                            <wps:spPr bwMode="auto">
                              <a:xfrm>
                                <a:off x="1441594" y="2007100"/>
                                <a:ext cx="311150" cy="273050"/>
                              </a:xfrm>
                              <a:prstGeom prst="rect">
                                <a:avLst/>
                              </a:prstGeom>
                              <a:noFill/>
                              <a:ln w="9525">
                                <a:noFill/>
                                <a:miter lim="800000"/>
                                <a:headEnd/>
                                <a:tailEnd/>
                              </a:ln>
                            </wps:spPr>
                            <wps:txbx>
                              <w:txbxContent>
                                <w:p w14:paraId="531D312B" w14:textId="77777777" w:rsidR="002533C8" w:rsidRPr="001B5CF8" w:rsidRDefault="002533C8" w:rsidP="002533C8">
                                  <w:pPr>
                                    <w:rPr>
                                      <w:b/>
                                      <w:bCs/>
                                      <w:sz w:val="20"/>
                                      <w:szCs w:val="20"/>
                                    </w:rPr>
                                  </w:pPr>
                                  <w:r>
                                    <w:rPr>
                                      <w:b/>
                                      <w:bCs/>
                                      <w:sz w:val="20"/>
                                      <w:szCs w:val="20"/>
                                    </w:rPr>
                                    <w:t>c</w:t>
                                  </w:r>
                                  <w:r w:rsidRPr="001B5CF8">
                                    <w:rPr>
                                      <w:b/>
                                      <w:bCs/>
                                      <w:sz w:val="20"/>
                                      <w:szCs w:val="20"/>
                                    </w:rPr>
                                    <w:t>)</w:t>
                                  </w:r>
                                </w:p>
                              </w:txbxContent>
                            </wps:txbx>
                            <wps:bodyPr rot="0" vert="horz" wrap="square" lIns="91440" tIns="45720" rIns="91440" bIns="45720" anchor="t" anchorCtr="0">
                              <a:noAutofit/>
                            </wps:bodyPr>
                          </wps:wsp>
                        </wpg:grpSp>
                        <wps:wsp>
                          <wps:cNvPr id="1193133941" name="Text Box 2"/>
                          <wps:cNvSpPr txBox="1">
                            <a:spLocks noChangeArrowheads="1"/>
                          </wps:cNvSpPr>
                          <wps:spPr bwMode="auto">
                            <a:xfrm>
                              <a:off x="2800350" y="0"/>
                              <a:ext cx="311150" cy="273050"/>
                            </a:xfrm>
                            <a:prstGeom prst="rect">
                              <a:avLst/>
                            </a:prstGeom>
                            <a:noFill/>
                            <a:ln w="9525">
                              <a:noFill/>
                              <a:miter lim="800000"/>
                              <a:headEnd/>
                              <a:tailEnd/>
                            </a:ln>
                          </wps:spPr>
                          <wps:txbx>
                            <w:txbxContent>
                              <w:p w14:paraId="21F42FD7" w14:textId="77777777" w:rsidR="002533C8" w:rsidRPr="001B5CF8" w:rsidRDefault="002533C8" w:rsidP="002533C8">
                                <w:pPr>
                                  <w:rPr>
                                    <w:b/>
                                    <w:bCs/>
                                    <w:sz w:val="20"/>
                                    <w:szCs w:val="20"/>
                                  </w:rPr>
                                </w:pPr>
                                <w:r>
                                  <w:rPr>
                                    <w:b/>
                                    <w:bCs/>
                                    <w:sz w:val="20"/>
                                    <w:szCs w:val="20"/>
                                  </w:rPr>
                                  <w:t>b</w:t>
                                </w:r>
                                <w:r w:rsidRPr="001B5CF8">
                                  <w:rPr>
                                    <w:b/>
                                    <w:bCs/>
                                    <w:sz w:val="20"/>
                                    <w:szCs w:val="20"/>
                                  </w:rPr>
                                  <w:t>)</w:t>
                                </w:r>
                              </w:p>
                            </w:txbxContent>
                          </wps:txbx>
                          <wps:bodyPr rot="0" vert="horz" wrap="square" lIns="91440" tIns="45720" rIns="91440" bIns="45720" anchor="t" anchorCtr="0">
                            <a:noAutofit/>
                          </wps:bodyPr>
                        </wps:wsp>
                      </wpg:grpSp>
                      <wpg:grpSp>
                        <wpg:cNvPr id="1593109765" name="Group 10"/>
                        <wpg:cNvGrpSpPr/>
                        <wpg:grpSpPr>
                          <a:xfrm>
                            <a:off x="0" y="4267200"/>
                            <a:ext cx="6184900" cy="749300"/>
                            <a:chOff x="0" y="0"/>
                            <a:chExt cx="6184900" cy="749300"/>
                          </a:xfrm>
                        </wpg:grpSpPr>
                        <wps:wsp>
                          <wps:cNvPr id="643358026" name="Text Box 2"/>
                          <wps:cNvSpPr txBox="1">
                            <a:spLocks noChangeArrowheads="1"/>
                          </wps:cNvSpPr>
                          <wps:spPr bwMode="auto">
                            <a:xfrm>
                              <a:off x="0" y="6350"/>
                              <a:ext cx="6172200" cy="742950"/>
                            </a:xfrm>
                            <a:prstGeom prst="rect">
                              <a:avLst/>
                            </a:prstGeom>
                            <a:solidFill>
                              <a:srgbClr val="FFFFFF"/>
                            </a:solidFill>
                            <a:ln w="9525">
                              <a:noFill/>
                              <a:miter lim="800000"/>
                              <a:headEnd/>
                              <a:tailEnd/>
                            </a:ln>
                          </wps:spPr>
                          <wps:txbx>
                            <w:txbxContent>
                              <w:p w14:paraId="2FDC1031" w14:textId="77777777" w:rsidR="002533C8" w:rsidRPr="00C42C6E" w:rsidRDefault="002533C8" w:rsidP="002533C8">
                                <w:pPr>
                                  <w:rPr>
                                    <w:sz w:val="19"/>
                                    <w:szCs w:val="19"/>
                                  </w:rPr>
                                </w:pPr>
                                <w:r w:rsidRPr="00C42C6E">
                                  <w:rPr>
                                    <w:b/>
                                    <w:bCs/>
                                    <w:sz w:val="19"/>
                                    <w:szCs w:val="19"/>
                                  </w:rPr>
                                  <w:t>Fig 1.</w:t>
                                </w:r>
                                <w:r w:rsidRPr="00C42C6E">
                                  <w:rPr>
                                    <w:sz w:val="19"/>
                                    <w:szCs w:val="19"/>
                                  </w:rPr>
                                  <w:t xml:space="preserve"> Species-specific results of the Nodulation Assessment. Counts of symbiosis indicators (“Nodules” and “Bumps”) for each subject of each species. Subjects with a “-” indicate a negative control (not inoculated) while subjects with a “+” indicate that inoculation with </w:t>
                                </w:r>
                                <w:r w:rsidRPr="00C42C6E">
                                  <w:rPr>
                                    <w:i/>
                                    <w:iCs/>
                                    <w:sz w:val="19"/>
                                    <w:szCs w:val="19"/>
                                  </w:rPr>
                                  <w:t>M. australicum</w:t>
                                </w:r>
                                <w:r w:rsidRPr="00C42C6E">
                                  <w:rPr>
                                    <w:sz w:val="19"/>
                                    <w:szCs w:val="19"/>
                                  </w:rPr>
                                  <w:t xml:space="preserve"> BR1-1-5xICE</w:t>
                                </w:r>
                                <w:r w:rsidRPr="00C42C6E">
                                  <w:rPr>
                                    <w:i/>
                                    <w:iCs/>
                                    <w:sz w:val="19"/>
                                    <w:szCs w:val="19"/>
                                  </w:rPr>
                                  <w:t>Ml</w:t>
                                </w:r>
                                <w:r w:rsidRPr="00C42C6E">
                                  <w:rPr>
                                    <w:sz w:val="19"/>
                                    <w:szCs w:val="19"/>
                                  </w:rPr>
                                  <w:t xml:space="preserve">Sym occurred. </w:t>
                                </w:r>
                                <w:r w:rsidRPr="00C42C6E">
                                  <w:rPr>
                                    <w:b/>
                                    <w:bCs/>
                                    <w:sz w:val="19"/>
                                    <w:szCs w:val="19"/>
                                  </w:rPr>
                                  <w:t>a)</w:t>
                                </w:r>
                                <w:r w:rsidRPr="00C42C6E">
                                  <w:rPr>
                                    <w:sz w:val="19"/>
                                    <w:szCs w:val="19"/>
                                  </w:rPr>
                                  <w:t xml:space="preserve"> </w:t>
                                </w:r>
                                <w:r w:rsidRPr="00C42C6E">
                                  <w:rPr>
                                    <w:i/>
                                    <w:iCs/>
                                    <w:sz w:val="19"/>
                                    <w:szCs w:val="19"/>
                                  </w:rPr>
                                  <w:t>L.rectus</w:t>
                                </w:r>
                                <w:r w:rsidRPr="00C42C6E">
                                  <w:rPr>
                                    <w:sz w:val="19"/>
                                    <w:szCs w:val="19"/>
                                  </w:rPr>
                                  <w:t xml:space="preserve"> Tas2206 </w:t>
                                </w:r>
                                <w:r w:rsidRPr="00C42C6E">
                                  <w:rPr>
                                    <w:b/>
                                    <w:bCs/>
                                    <w:sz w:val="19"/>
                                    <w:szCs w:val="19"/>
                                  </w:rPr>
                                  <w:t>b</w:t>
                                </w:r>
                                <w:r w:rsidRPr="00C42C6E">
                                  <w:rPr>
                                    <w:b/>
                                    <w:bCs/>
                                    <w:i/>
                                    <w:iCs/>
                                    <w:sz w:val="19"/>
                                    <w:szCs w:val="19"/>
                                  </w:rPr>
                                  <w:t>)</w:t>
                                </w:r>
                                <w:r w:rsidRPr="00C42C6E">
                                  <w:rPr>
                                    <w:i/>
                                    <w:iCs/>
                                    <w:sz w:val="19"/>
                                    <w:szCs w:val="19"/>
                                  </w:rPr>
                                  <w:t xml:space="preserve"> L. australis</w:t>
                                </w:r>
                                <w:r w:rsidRPr="00C42C6E">
                                  <w:rPr>
                                    <w:sz w:val="19"/>
                                    <w:szCs w:val="19"/>
                                  </w:rPr>
                                  <w:t xml:space="preserve"> ID#3 </w:t>
                                </w:r>
                                <w:r w:rsidRPr="00C42C6E">
                                  <w:rPr>
                                    <w:b/>
                                    <w:bCs/>
                                    <w:sz w:val="19"/>
                                    <w:szCs w:val="19"/>
                                  </w:rPr>
                                  <w:t xml:space="preserve">c) </w:t>
                                </w:r>
                                <w:r w:rsidRPr="00C42C6E">
                                  <w:rPr>
                                    <w:i/>
                                    <w:iCs/>
                                    <w:sz w:val="19"/>
                                    <w:szCs w:val="19"/>
                                  </w:rPr>
                                  <w:t>L. uliginosus</w:t>
                                </w:r>
                                <w:r w:rsidRPr="00C42C6E">
                                  <w:rPr>
                                    <w:sz w:val="19"/>
                                    <w:szCs w:val="19"/>
                                  </w:rPr>
                                  <w:t xml:space="preserve"> GLOC005. </w:t>
                                </w:r>
                              </w:p>
                            </w:txbxContent>
                          </wps:txbx>
                          <wps:bodyPr rot="0" vert="horz" wrap="square" lIns="91440" tIns="45720" rIns="91440" bIns="45720" anchor="t" anchorCtr="0">
                            <a:noAutofit/>
                          </wps:bodyPr>
                        </wps:wsp>
                        <wps:wsp>
                          <wps:cNvPr id="85331507" name="Straight Connector 9"/>
                          <wps:cNvCnPr/>
                          <wps:spPr>
                            <a:xfrm flipV="1">
                              <a:off x="0" y="0"/>
                              <a:ext cx="6184900" cy="6350"/>
                            </a:xfrm>
                            <a:prstGeom prst="line">
                              <a:avLst/>
                            </a:prstGeom>
                            <a:ln w="9525">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s:wsp>
                          <wps:cNvPr id="945792016" name="Straight Connector 9"/>
                          <wps:cNvCnPr/>
                          <wps:spPr>
                            <a:xfrm flipV="1">
                              <a:off x="0" y="742950"/>
                              <a:ext cx="6184900" cy="6350"/>
                            </a:xfrm>
                            <a:prstGeom prst="line">
                              <a:avLst/>
                            </a:prstGeom>
                            <a:ln w="9525">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w14:anchorId="6951A52A" id="Group 11" o:spid="_x0000_s1026" style="position:absolute;margin-left:0;margin-top:0;width:487pt;height:395pt;z-index:251697152;mso-position-horizontal:left;mso-position-horizontal-relative:margin;mso-position-vertical:top;mso-position-vertical-relative:margin" coordsize="61849,5016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&#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10;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&#1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&#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10;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&#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10;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&#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10;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&#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10;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&#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&#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&#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&#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&#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&#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&#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&#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&#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&#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&#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&#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&#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&#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&#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&#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&#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10;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">
                <v:group id="Group 10" o:spid="_x0000_s1027" style="position:absolute;width:61785;height:42418" coordsize="56177,39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">
                  <v:group id="_x0000_s1028" style="position:absolute;width:56177;height:39890" coordsize="56177,39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">
                    <v:group id="Group 8" o:spid="_x0000_s1029" style="position:absolute;width:56177;height:39890" coordsize="56177,39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">
                      <v:group id="Group 7" o:spid="_x0000_s1030" style="position:absolute;left:63;top:63;width:56114;height:39827" coordsize="56114,398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1" type="#_x0000_t75" alt="A graph with red and yellow bars&#10;&#10;AI-generated content may be incorrect." style="position:absolute;left:27952;width:28162;height:199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" stroked="t" strokecolor="windowText" strokeweight=".25pt">
                          <v:stroke joinstyle="round"/>
                          <v:imagedata r:id="rId10" o:title="A graph with red and yellow bars&#10;&#10;AI-generated content may be incorrect" croptop="5045f"/>
                          <v:path arrowok="t"/>
                        </v:shape>
                        <v:shape id="Picture 3" o:spid="_x0000_s1032" type="#_x0000_t75" alt="A graph of different colored bars&#10;&#10;AI-generated content may be incorrect." style="position:absolute;width:27952;height:19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" stroked="t" strokecolor="windowText" strokeweight=".25pt">
                          <v:stroke joinstyle="round"/>
                          <v:imagedata r:id="rId11" o:title="A graph of different colored bars&#10;&#10;AI-generated content may be incorrect" croptop="4415f"/>
                          <v:path arrowok="t"/>
                        </v:shape>
                        <v:shape id="Picture 6" o:spid="_x0000_s1033" type="#_x0000_t75" alt="A graph with numbers and a number of plants&#10;&#10;AI-generated content may be incorrect." style="position:absolute;left:14494;top:20007;width:27936;height:198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" stroked="t" strokecolor="windowText" strokeweight=".25pt">
                          <v:imagedata r:id="rId12" o:title="A graph with numbers and a number of plants&#10;&#10;AI-generated content may be incorrect" croptop="6053f"/>
                          <v:path arrowok="t"/>
                        </v:shape>
                      </v:group>
                      <v:shapetype id="_x0000_t202" coordsize="21600,21600" o:spt="202" path="m,l,21600r21600,l21600,xe">
                        <v:stroke joinstyle="miter"/>
                        <v:path gradientshapeok="t" o:connecttype="rect"/>
                      </v:shapetype>
                      <v:shape id="Text Box 2" o:spid="_x0000_s1034" type="#_x0000_t202" style="position:absolute;width:311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" filled="f" stroked="f">
                        <v:textbox>
                          <w:txbxContent>
                            <w:p w14:paraId="13D45067" w14:textId="77777777" w:rsidR="002533C8" w:rsidRPr="001B5CF8" w:rsidRDefault="002533C8" w:rsidP="002533C8">
                              <w:pPr>
                                <w:rPr>
                                  <w:b/>
                                  <w:bCs/>
                                  <w:sz w:val="20"/>
                                  <w:szCs w:val="20"/>
                                </w:rPr>
                              </w:pPr>
                              <w:r w:rsidRPr="001B5CF8">
                                <w:rPr>
                                  <w:b/>
                                  <w:bCs/>
                                  <w:sz w:val="20"/>
                                  <w:szCs w:val="20"/>
                                </w:rPr>
                                <w:t>a)</w:t>
                              </w:r>
                            </w:p>
                          </w:txbxContent>
                        </v:textbox>
                      </v:shape>
                    </v:group>
                    <v:shape id="Text Box 2" o:spid="_x0000_s1035" type="#_x0000_t202" style="position:absolute;left:14415;top:20071;width:3112;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" filled="f" stroked="f">
                      <v:textbox>
                        <w:txbxContent>
                          <w:p w14:paraId="531D312B" w14:textId="77777777" w:rsidR="002533C8" w:rsidRPr="001B5CF8" w:rsidRDefault="002533C8" w:rsidP="002533C8">
                            <w:pPr>
                              <w:rPr>
                                <w:b/>
                                <w:bCs/>
                                <w:sz w:val="20"/>
                                <w:szCs w:val="20"/>
                              </w:rPr>
                            </w:pPr>
                            <w:r>
                              <w:rPr>
                                <w:b/>
                                <w:bCs/>
                                <w:sz w:val="20"/>
                                <w:szCs w:val="20"/>
                              </w:rPr>
                              <w:t>c</w:t>
                            </w:r>
                            <w:r w:rsidRPr="001B5CF8">
                              <w:rPr>
                                <w:b/>
                                <w:bCs/>
                                <w:sz w:val="20"/>
                                <w:szCs w:val="20"/>
                              </w:rPr>
                              <w:t>)</w:t>
                            </w:r>
                          </w:p>
                        </w:txbxContent>
                      </v:textbox>
                    </v:shape>
                  </v:group>
                  <v:shape id="Text Box 2" o:spid="_x0000_s1036" type="#_x0000_t202" style="position:absolute;left:28003;width:3112;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" filled="f" stroked="f">
                    <v:textbox>
                      <w:txbxContent>
                        <w:p w14:paraId="21F42FD7" w14:textId="77777777" w:rsidR="002533C8" w:rsidRPr="001B5CF8" w:rsidRDefault="002533C8" w:rsidP="002533C8">
                          <w:pPr>
                            <w:rPr>
                              <w:b/>
                              <w:bCs/>
                              <w:sz w:val="20"/>
                              <w:szCs w:val="20"/>
                            </w:rPr>
                          </w:pPr>
                          <w:r>
                            <w:rPr>
                              <w:b/>
                              <w:bCs/>
                              <w:sz w:val="20"/>
                              <w:szCs w:val="20"/>
                            </w:rPr>
                            <w:t>b</w:t>
                          </w:r>
                          <w:r w:rsidRPr="001B5CF8">
                            <w:rPr>
                              <w:b/>
                              <w:bCs/>
                              <w:sz w:val="20"/>
                              <w:szCs w:val="20"/>
                            </w:rPr>
                            <w:t>)</w:t>
                          </w:r>
                        </w:p>
                      </w:txbxContent>
                    </v:textbox>
                  </v:shape>
                </v:group>
                <v:group id="Group 10" o:spid="_x0000_s1037" style="position:absolute;top:42672;width:61849;height:7493" coordsize="61849,74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">
                  <v:shape id="Text Box 2" o:spid="_x0000_s1038" type="#_x0000_t202" style="position:absolute;top:63;width:61722;height:7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" stroked="f">
                    <v:textbox>
                      <w:txbxContent>
                        <w:p w14:paraId="2FDC1031" w14:textId="77777777" w:rsidR="002533C8" w:rsidRPr="00C42C6E" w:rsidRDefault="002533C8" w:rsidP="002533C8">
                          <w:pPr>
                            <w:rPr>
                              <w:sz w:val="19"/>
                              <w:szCs w:val="19"/>
                            </w:rPr>
                          </w:pPr>
                          <w:r w:rsidRPr="00C42C6E">
                            <w:rPr>
                              <w:b/>
                              <w:bCs/>
                              <w:sz w:val="19"/>
                              <w:szCs w:val="19"/>
                            </w:rPr>
                            <w:t>Fig 1.</w:t>
                          </w:r>
                          <w:r w:rsidRPr="00C42C6E">
                            <w:rPr>
                              <w:sz w:val="19"/>
                              <w:szCs w:val="19"/>
                            </w:rPr>
                            <w:t xml:space="preserve"> Species-specific results of the Nodulation Assessment. Counts of symbiosis indicators (“Nodules” and “Bumps”) for each subject of each species. Subjects with a “-” indicate a negative control (not inoculated) while subjects with a “+” indicate that inoculation with </w:t>
                          </w:r>
                          <w:r w:rsidRPr="00C42C6E">
                            <w:rPr>
                              <w:i/>
                              <w:iCs/>
                              <w:sz w:val="19"/>
                              <w:szCs w:val="19"/>
                            </w:rPr>
                            <w:t>M. australicum</w:t>
                          </w:r>
                          <w:r w:rsidRPr="00C42C6E">
                            <w:rPr>
                              <w:sz w:val="19"/>
                              <w:szCs w:val="19"/>
                            </w:rPr>
                            <w:t xml:space="preserve"> BR1-1-5xICE</w:t>
                          </w:r>
                          <w:r w:rsidRPr="00C42C6E">
                            <w:rPr>
                              <w:i/>
                              <w:iCs/>
                              <w:sz w:val="19"/>
                              <w:szCs w:val="19"/>
                            </w:rPr>
                            <w:t>Ml</w:t>
                          </w:r>
                          <w:r w:rsidRPr="00C42C6E">
                            <w:rPr>
                              <w:sz w:val="19"/>
                              <w:szCs w:val="19"/>
                            </w:rPr>
                            <w:t xml:space="preserve">Sym occurred. </w:t>
                          </w:r>
                          <w:r w:rsidRPr="00C42C6E">
                            <w:rPr>
                              <w:b/>
                              <w:bCs/>
                              <w:sz w:val="19"/>
                              <w:szCs w:val="19"/>
                            </w:rPr>
                            <w:t>a)</w:t>
                          </w:r>
                          <w:r w:rsidRPr="00C42C6E">
                            <w:rPr>
                              <w:sz w:val="19"/>
                              <w:szCs w:val="19"/>
                            </w:rPr>
                            <w:t xml:space="preserve"> </w:t>
                          </w:r>
                          <w:r w:rsidRPr="00C42C6E">
                            <w:rPr>
                              <w:i/>
                              <w:iCs/>
                              <w:sz w:val="19"/>
                              <w:szCs w:val="19"/>
                            </w:rPr>
                            <w:t>L.rectus</w:t>
                          </w:r>
                          <w:r w:rsidRPr="00C42C6E">
                            <w:rPr>
                              <w:sz w:val="19"/>
                              <w:szCs w:val="19"/>
                            </w:rPr>
                            <w:t xml:space="preserve"> Tas2206 </w:t>
                          </w:r>
                          <w:r w:rsidRPr="00C42C6E">
                            <w:rPr>
                              <w:b/>
                              <w:bCs/>
                              <w:sz w:val="19"/>
                              <w:szCs w:val="19"/>
                            </w:rPr>
                            <w:t>b</w:t>
                          </w:r>
                          <w:r w:rsidRPr="00C42C6E">
                            <w:rPr>
                              <w:b/>
                              <w:bCs/>
                              <w:i/>
                              <w:iCs/>
                              <w:sz w:val="19"/>
                              <w:szCs w:val="19"/>
                            </w:rPr>
                            <w:t>)</w:t>
                          </w:r>
                          <w:r w:rsidRPr="00C42C6E">
                            <w:rPr>
                              <w:i/>
                              <w:iCs/>
                              <w:sz w:val="19"/>
                              <w:szCs w:val="19"/>
                            </w:rPr>
                            <w:t xml:space="preserve"> L. australis</w:t>
                          </w:r>
                          <w:r w:rsidRPr="00C42C6E">
                            <w:rPr>
                              <w:sz w:val="19"/>
                              <w:szCs w:val="19"/>
                            </w:rPr>
                            <w:t xml:space="preserve"> ID#3 </w:t>
                          </w:r>
                          <w:r w:rsidRPr="00C42C6E">
                            <w:rPr>
                              <w:b/>
                              <w:bCs/>
                              <w:sz w:val="19"/>
                              <w:szCs w:val="19"/>
                            </w:rPr>
                            <w:t xml:space="preserve">c) </w:t>
                          </w:r>
                          <w:r w:rsidRPr="00C42C6E">
                            <w:rPr>
                              <w:i/>
                              <w:iCs/>
                              <w:sz w:val="19"/>
                              <w:szCs w:val="19"/>
                            </w:rPr>
                            <w:t>L. uliginosus</w:t>
                          </w:r>
                          <w:r w:rsidRPr="00C42C6E">
                            <w:rPr>
                              <w:sz w:val="19"/>
                              <w:szCs w:val="19"/>
                            </w:rPr>
                            <w:t xml:space="preserve"> GLOC005. </w:t>
                          </w:r>
                        </w:p>
                      </w:txbxContent>
                    </v:textbox>
                  </v:shape>
                  <v:line id="Straight Connector 9" o:spid="_x0000_s1039" style="position:absolute;flip:y;visibility:visible;mso-wrap-style:square" from="0,0" to="618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" strokecolor="#737373 [1614]">
                    <v:stroke joinstyle="miter"/>
                  </v:line>
                  <v:line id="Straight Connector 9" o:spid="_x0000_s1040" style="position:absolute;flip:y;visibility:visible;mso-wrap-style:square" from="0,7429" to="61849,74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" strokecolor="#737373 [1614]">
                    <v:stroke joinstyle="miter"/>
                  </v:line>
                </v:group>
                <w10:wrap type="topAndBottom" anchorx="margin" anchory="margin"/>
              </v:group>
            </w:pict>
          </mc:Fallback>
        </mc:AlternateContent>
      </w:r>
      <w:r w:rsidR="00697248" w:rsidRPr="00697248">
        <w:rPr>
          <w:i/>
          <w:iCs/>
        </w:rPr>
        <w:t xml:space="preserve">Cu </w:t>
      </w:r>
      <w:r w:rsidR="001A0A03">
        <w:rPr>
          <w:i/>
          <w:iCs/>
        </w:rPr>
        <w:t xml:space="preserve">(xmM) </w:t>
      </w:r>
      <w:r w:rsidR="00697248" w:rsidRPr="00697248">
        <w:rPr>
          <w:i/>
          <w:iCs/>
        </w:rPr>
        <w:t>MGY media</w:t>
      </w:r>
      <w:r w:rsidR="00697248">
        <w:t xml:space="preserve"> (per 600mL): Mannitol (6.00g), L-glutamic acid (1.20g), KH</w:t>
      </w:r>
      <w:r w:rsidR="00697248">
        <w:rPr>
          <w:vertAlign w:val="subscript"/>
        </w:rPr>
        <w:t>2</w:t>
      </w:r>
      <w:r w:rsidR="00697248">
        <w:t>PO</w:t>
      </w:r>
      <w:r w:rsidR="00697248">
        <w:rPr>
          <w:vertAlign w:val="subscript"/>
        </w:rPr>
        <w:t>4</w:t>
      </w:r>
      <w:r w:rsidR="00697248">
        <w:t xml:space="preserve"> (0.30g), NaCl (0.10g), 1.0M KOH (adjusted to pH 7.0), Yeast Extract (0.15g), Agar (9.6g), 1</w:t>
      </w:r>
      <w:r w:rsidR="001A0A03">
        <w:t>.0</w:t>
      </w:r>
      <w:r w:rsidR="00697248">
        <w:t>M CuSO4 (10</w:t>
      </w:r>
      <w:r w:rsidR="001A0A03">
        <w:t>0</w:t>
      </w:r>
      <w:r w:rsidR="00697248">
        <w:t xml:space="preserve">µL per </w:t>
      </w:r>
      <w:r w:rsidR="001A0A03">
        <w:t>1</w:t>
      </w:r>
      <w:r w:rsidR="00697248">
        <w:t>m</w:t>
      </w:r>
      <w:r w:rsidR="001A0A03">
        <w:t>M concentration</w:t>
      </w:r>
      <w:r w:rsidR="00DA6ADF">
        <w:t xml:space="preserve">, as </w:t>
      </w:r>
      <w:r w:rsidR="00697248" w:rsidRPr="001A0A03">
        <w:t>required</w:t>
      </w:r>
      <w:r w:rsidR="00697248">
        <w:t>)</w:t>
      </w:r>
    </w:p>
    <w:p w14:paraId="0ACC3E4D" w14:textId="520FFB2E" w:rsidR="0051783F" w:rsidRDefault="00697248" w:rsidP="0051783F">
      <w:pPr>
        <w:spacing w:line="360" w:lineRule="auto"/>
        <w:rPr>
          <w:b/>
          <w:bCs/>
          <w:sz w:val="26"/>
          <w:szCs w:val="26"/>
        </w:rPr>
      </w:pPr>
      <w:r>
        <w:t xml:space="preserve"> </w:t>
      </w:r>
    </w:p>
    <w:p w14:paraId="3318BA9B" w14:textId="368FC9E2" w:rsidR="0051783F" w:rsidRDefault="0051783F" w:rsidP="0051783F">
      <w:pPr>
        <w:spacing w:line="360" w:lineRule="auto"/>
        <w:rPr>
          <w:b/>
          <w:bCs/>
          <w:sz w:val="26"/>
          <w:szCs w:val="26"/>
        </w:rPr>
      </w:pPr>
      <w:r w:rsidRPr="008F0804">
        <w:rPr>
          <w:b/>
          <w:bCs/>
          <w:sz w:val="26"/>
          <w:szCs w:val="26"/>
        </w:rPr>
        <w:t>Results</w:t>
      </w:r>
    </w:p>
    <w:p w14:paraId="2A4EDCFE" w14:textId="3E62CEBC" w:rsidR="00B25FFE" w:rsidRDefault="00B25FFE" w:rsidP="00B25FFE">
      <w:pPr>
        <w:spacing w:line="360" w:lineRule="auto"/>
        <w:rPr>
          <w:b/>
          <w:bCs/>
        </w:rPr>
      </w:pPr>
      <w:r w:rsidRPr="00BC1FE2">
        <w:rPr>
          <w:b/>
          <w:bCs/>
        </w:rPr>
        <w:t>Nodulation assessmen</w:t>
      </w:r>
      <w:r>
        <w:rPr>
          <w:b/>
          <w:bCs/>
        </w:rPr>
        <w:t>t</w:t>
      </w:r>
    </w:p>
    <w:p w14:paraId="4322B5BD" w14:textId="0260D509" w:rsidR="00D40369" w:rsidRPr="005434EE" w:rsidRDefault="00D40369" w:rsidP="00B25FFE">
      <w:pPr>
        <w:spacing w:line="360" w:lineRule="auto"/>
      </w:pPr>
      <w:r>
        <w:rPr>
          <w:i/>
          <w:iCs/>
        </w:rPr>
        <w:t>L. rectus</w:t>
      </w:r>
      <w:r w:rsidR="005434EE">
        <w:rPr>
          <w:i/>
          <w:iCs/>
        </w:rPr>
        <w:t xml:space="preserve"> </w:t>
      </w:r>
      <w:r w:rsidR="005434EE">
        <w:t>Tas2206</w:t>
      </w:r>
    </w:p>
    <w:p w14:paraId="4F9B8CB4" w14:textId="319503E8" w:rsidR="00BB5CC2" w:rsidRPr="00424959" w:rsidRDefault="008507E4" w:rsidP="00B25FFE">
      <w:pPr>
        <w:spacing w:line="360" w:lineRule="auto"/>
      </w:pPr>
      <w:r>
        <w:t xml:space="preserve">Of the </w:t>
      </w:r>
      <w:r w:rsidR="00234E2F">
        <w:t>seven</w:t>
      </w:r>
      <w:r>
        <w:t xml:space="preserve"> </w:t>
      </w:r>
      <w:r w:rsidRPr="008507E4">
        <w:rPr>
          <w:i/>
          <w:iCs/>
        </w:rPr>
        <w:t>L. rectus</w:t>
      </w:r>
      <w:r w:rsidR="0071547C">
        <w:rPr>
          <w:i/>
          <w:iCs/>
        </w:rPr>
        <w:t xml:space="preserve"> </w:t>
      </w:r>
      <w:r w:rsidR="0071547C">
        <w:t>Tas2206</w:t>
      </w:r>
      <w:r>
        <w:t xml:space="preserve"> seedlings inoculated with </w:t>
      </w:r>
      <w:r w:rsidRPr="00BC1FE2">
        <w:rPr>
          <w:i/>
          <w:iCs/>
        </w:rPr>
        <w:t>M</w:t>
      </w:r>
      <w:r>
        <w:rPr>
          <w:i/>
          <w:iCs/>
        </w:rPr>
        <w:t>.</w:t>
      </w:r>
      <w:r w:rsidRPr="00BC1FE2">
        <w:rPr>
          <w:i/>
          <w:iCs/>
        </w:rPr>
        <w:t xml:space="preserve"> australicum</w:t>
      </w:r>
      <w:r w:rsidRPr="00154CCD">
        <w:t xml:space="preserve"> BR1</w:t>
      </w:r>
      <w:r>
        <w:t>-</w:t>
      </w:r>
      <w:r w:rsidRPr="00154CCD">
        <w:t>1</w:t>
      </w:r>
      <w:r>
        <w:t>-</w:t>
      </w:r>
      <w:r w:rsidRPr="00154CCD">
        <w:t>5xICE</w:t>
      </w:r>
      <w:r w:rsidR="008F0804" w:rsidRPr="008F0804">
        <w:rPr>
          <w:i/>
          <w:iCs/>
        </w:rPr>
        <w:t>Ml</w:t>
      </w:r>
      <w:r w:rsidR="008F0804" w:rsidRPr="008F0804">
        <w:t>Sym</w:t>
      </w:r>
      <w:r>
        <w:t xml:space="preserve">, </w:t>
      </w:r>
      <w:r w:rsidR="00234E2F">
        <w:t>five</w:t>
      </w:r>
      <w:r w:rsidR="00861C6C">
        <w:t xml:space="preserve"> displayed any signs of rhizobia symbiosis. </w:t>
      </w:r>
      <w:r w:rsidR="00234E2F">
        <w:t xml:space="preserve">All five presented with small orange bumps, which may be evidence of </w:t>
      </w:r>
      <w:r w:rsidR="00284A13">
        <w:t>the beginnings, or an attempt, at nodulation</w:t>
      </w:r>
      <w:r w:rsidR="003F6DC9">
        <w:t xml:space="preserve">. </w:t>
      </w:r>
      <w:r w:rsidR="00284A13">
        <w:t>Of t</w:t>
      </w:r>
      <w:r w:rsidR="00010BE3">
        <w:t>hese</w:t>
      </w:r>
      <w:r w:rsidR="00284A13">
        <w:t xml:space="preserve"> five, only three plants </w:t>
      </w:r>
      <w:r w:rsidR="002B415A">
        <w:t xml:space="preserve">(S1) </w:t>
      </w:r>
      <w:r w:rsidR="00284A13">
        <w:t>presented with developed nodules</w:t>
      </w:r>
      <w:r w:rsidR="009D7B8C">
        <w:t xml:space="preserve"> </w:t>
      </w:r>
      <w:r w:rsidR="00284A13">
        <w:t>(L</w:t>
      </w:r>
      <w:r w:rsidR="00C4161A">
        <w:t>8</w:t>
      </w:r>
      <w:r w:rsidR="009956E4">
        <w:t>+2</w:t>
      </w:r>
      <w:r w:rsidR="003F6DC9">
        <w:t xml:space="preserve">: </w:t>
      </w:r>
      <w:r w:rsidR="009956E4">
        <w:t>1, L</w:t>
      </w:r>
      <w:r w:rsidR="00C4161A">
        <w:t>8</w:t>
      </w:r>
      <w:r w:rsidR="009956E4">
        <w:t>+3: 4, L</w:t>
      </w:r>
      <w:r w:rsidR="00C4161A">
        <w:t>8</w:t>
      </w:r>
      <w:r w:rsidR="009956E4">
        <w:t>+5:</w:t>
      </w:r>
      <w:r w:rsidR="002929D2">
        <w:t xml:space="preserve"> </w:t>
      </w:r>
      <w:r w:rsidR="00352E1F">
        <w:t>3</w:t>
      </w:r>
      <w:r w:rsidR="00352E1F" w:rsidRPr="00C42C6E">
        <w:t>)</w:t>
      </w:r>
      <w:r w:rsidR="00EF078F" w:rsidRPr="00C42C6E">
        <w:t xml:space="preserve"> </w:t>
      </w:r>
      <w:r w:rsidR="00EF078F" w:rsidRPr="00B100B4">
        <w:t>(Fig</w:t>
      </w:r>
      <w:r w:rsidR="00C73233">
        <w:t>.</w:t>
      </w:r>
      <w:r w:rsidR="00C42C6E" w:rsidRPr="00B100B4">
        <w:t>1a</w:t>
      </w:r>
      <w:r w:rsidR="00EF078F" w:rsidRPr="00B100B4">
        <w:t>)</w:t>
      </w:r>
      <w:r w:rsidR="00352E1F" w:rsidRPr="00C42C6E">
        <w:t>.</w:t>
      </w:r>
      <w:r w:rsidR="00352E1F">
        <w:t xml:space="preserve"> </w:t>
      </w:r>
      <w:r w:rsidR="002929D2">
        <w:t>When considering both nodules and bumps</w:t>
      </w:r>
      <w:r w:rsidR="00DA32B5">
        <w:t xml:space="preserve">, </w:t>
      </w:r>
      <w:r w:rsidR="005434EE">
        <w:rPr>
          <w:i/>
          <w:iCs/>
        </w:rPr>
        <w:t xml:space="preserve">L. rectus </w:t>
      </w:r>
      <w:r w:rsidR="005434EE">
        <w:t>Tas2206 ha</w:t>
      </w:r>
      <w:r w:rsidR="00516779">
        <w:t>d a</w:t>
      </w:r>
      <w:r w:rsidR="00221348">
        <w:t>n</w:t>
      </w:r>
      <w:r w:rsidR="00516779">
        <w:t xml:space="preserve"> </w:t>
      </w:r>
      <w:r w:rsidR="00221348">
        <w:t>88.9</w:t>
      </w:r>
      <w:r w:rsidR="00516779">
        <w:t>% success rate of establishing a symbiosis.</w:t>
      </w:r>
      <w:r w:rsidR="00CD2CCD">
        <w:t xml:space="preserve"> </w:t>
      </w:r>
    </w:p>
    <w:p w14:paraId="2689C039" w14:textId="6C41F6D7" w:rsidR="003341BD" w:rsidRPr="00AF5158" w:rsidRDefault="003341BD" w:rsidP="00B25FFE">
      <w:pPr>
        <w:spacing w:line="360" w:lineRule="auto"/>
      </w:pPr>
      <w:r w:rsidRPr="00AF5158">
        <w:rPr>
          <w:i/>
          <w:iCs/>
        </w:rPr>
        <w:t>L</w:t>
      </w:r>
      <w:r w:rsidR="00AF5158" w:rsidRPr="00AF5158">
        <w:t>.</w:t>
      </w:r>
      <w:r w:rsidR="00AF5158">
        <w:t xml:space="preserve"> </w:t>
      </w:r>
      <w:r w:rsidR="00AF5158" w:rsidRPr="00AF5158">
        <w:rPr>
          <w:i/>
          <w:iCs/>
        </w:rPr>
        <w:t>australis</w:t>
      </w:r>
      <w:r w:rsidR="00AF5158">
        <w:t xml:space="preserve"> ID#3</w:t>
      </w:r>
      <w:r w:rsidR="00506304">
        <w:t>.</w:t>
      </w:r>
    </w:p>
    <w:p w14:paraId="4A80DF33" w14:textId="77777777" w:rsidR="00DA6ADF" w:rsidRDefault="00DA6ADF" w:rsidP="00DA5CF1">
      <w:pPr>
        <w:spacing w:line="360" w:lineRule="auto"/>
      </w:pPr>
    </w:p>
    <w:p w14:paraId="23932F99" w14:textId="0FD473EF" w:rsidR="003341BD" w:rsidRPr="00D03B79" w:rsidRDefault="00C03A93" w:rsidP="00DA5CF1">
      <w:pPr>
        <w:spacing w:line="360" w:lineRule="auto"/>
      </w:pPr>
      <w:r>
        <w:rPr>
          <w:noProof/>
          <w14:ligatures w14:val="standardContextual"/>
        </w:rPr>
        <mc:AlternateContent>
          <mc:Choice Requires="wpg">
            <w:drawing>
              <wp:anchor distT="0" distB="0" distL="114300" distR="114300" simplePos="0" relativeHeight="251699200" behindDoc="0" locked="0" layoutInCell="1" allowOverlap="1" wp14:anchorId="0CE64597" wp14:editId="337E11A4">
                <wp:simplePos x="0" y="0"/>
                <wp:positionH relativeFrom="margin">
                  <wp:align>right</wp:align>
                </wp:positionH>
                <wp:positionV relativeFrom="margin">
                  <wp:align>top</wp:align>
                </wp:positionV>
                <wp:extent cx="6210300" cy="3281680"/>
                <wp:effectExtent l="0" t="19050" r="19050" b="0"/>
                <wp:wrapTopAndBottom/>
                <wp:docPr id="289545087" name="Group 13"/>
                <wp:cNvGraphicFramePr/>
                <a:graphic xmlns:a="http://schemas.openxmlformats.org/drawingml/2006/main">
                  <a:graphicData uri="http://schemas.microsoft.com/office/word/2010/wordprocessingGroup">
                    <wpg:wgp>
                      <wpg:cNvGrpSpPr/>
                      <wpg:grpSpPr>
                        <a:xfrm>
                          <a:off x="0" y="0"/>
                          <a:ext cx="6210300" cy="3281680"/>
                          <a:chOff x="-25400" y="96906"/>
                          <a:chExt cx="6210300" cy="3283164"/>
                        </a:xfrm>
                      </wpg:grpSpPr>
                      <pic:pic xmlns:pic="http://schemas.openxmlformats.org/drawingml/2006/picture">
                        <pic:nvPicPr>
                          <pic:cNvPr id="1966929829" name="Picture 12" descr="A graph of a number of green and black bars&#10;&#10;AI-generated content may be incorrect."/>
                          <pic:cNvPicPr>
                            <a:picLocks noChangeAspect="1"/>
                          </pic:cNvPicPr>
                        </pic:nvPicPr>
                        <pic:blipFill rotWithShape="1">
                          <a:blip r:embed="rId13">
                            <a:extLst>
                              <a:ext uri="{28A0092B-C50C-407E-A947-70E740481C1C}">
                                <a14:useLocalDpi xmlns:a14="http://schemas.microsoft.com/office/drawing/2010/main" val="0"/>
                              </a:ext>
                            </a:extLst>
                          </a:blip>
                          <a:srcRect t="10816" b="4078"/>
                          <a:stretch/>
                        </pic:blipFill>
                        <pic:spPr bwMode="auto">
                          <a:xfrm>
                            <a:off x="984250" y="96906"/>
                            <a:ext cx="4229100" cy="2396104"/>
                          </a:xfrm>
                          <a:prstGeom prst="rect">
                            <a:avLst/>
                          </a:prstGeom>
                          <a:ln w="3175">
                            <a:solidFill>
                              <a:schemeClr val="tx1"/>
                            </a:solidFill>
                          </a:ln>
                          <a:extLst>
                            <a:ext uri="{53640926-AAD7-44D8-BBD7-CCE9431645EC}">
                              <a14:shadowObscured xmlns:a14="http://schemas.microsoft.com/office/drawing/2010/main"/>
                            </a:ext>
                          </a:extLst>
                        </pic:spPr>
                      </pic:pic>
                      <wpg:grpSp>
                        <wpg:cNvPr id="1419429665" name="Group 12"/>
                        <wpg:cNvGrpSpPr/>
                        <wpg:grpSpPr>
                          <a:xfrm>
                            <a:off x="-25400" y="2647950"/>
                            <a:ext cx="6210300" cy="732120"/>
                            <a:chOff x="-25400" y="0"/>
                            <a:chExt cx="6210300" cy="732120"/>
                          </a:xfrm>
                        </wpg:grpSpPr>
                        <wps:wsp>
                          <wps:cNvPr id="554035893" name="Text Box 2"/>
                          <wps:cNvSpPr txBox="1">
                            <a:spLocks noChangeArrowheads="1"/>
                          </wps:cNvSpPr>
                          <wps:spPr bwMode="auto">
                            <a:xfrm>
                              <a:off x="19050" y="0"/>
                              <a:ext cx="6165850" cy="732120"/>
                            </a:xfrm>
                            <a:prstGeom prst="rect">
                              <a:avLst/>
                            </a:prstGeom>
                            <a:solidFill>
                              <a:srgbClr val="FFFFFF"/>
                            </a:solidFill>
                            <a:ln w="9525">
                              <a:noFill/>
                              <a:miter lim="800000"/>
                              <a:headEnd/>
                              <a:tailEnd/>
                            </a:ln>
                          </wps:spPr>
                          <wps:txbx>
                            <w:txbxContent>
                              <w:p w14:paraId="654DFECC" w14:textId="77777777" w:rsidR="00C03A93" w:rsidRPr="00E4311C" w:rsidRDefault="00C03A93" w:rsidP="00C03A93">
                                <w:pPr>
                                  <w:rPr>
                                    <w:sz w:val="19"/>
                                    <w:szCs w:val="19"/>
                                  </w:rPr>
                                </w:pPr>
                                <w:r w:rsidRPr="00D63938">
                                  <w:rPr>
                                    <w:b/>
                                    <w:bCs/>
                                    <w:sz w:val="19"/>
                                    <w:szCs w:val="19"/>
                                  </w:rPr>
                                  <w:t xml:space="preserve">Fig 2. </w:t>
                                </w:r>
                                <w:r w:rsidRPr="00D63938">
                                  <w:rPr>
                                    <w:sz w:val="19"/>
                                    <w:szCs w:val="19"/>
                                  </w:rPr>
                                  <w:t xml:space="preserve">Comparison of average (±95%CI) counts of symbiosis indicators, “Nodules” and “Bumps”, organised by </w:t>
                                </w:r>
                                <w:r w:rsidRPr="00D63938">
                                  <w:rPr>
                                    <w:i/>
                                    <w:iCs/>
                                    <w:sz w:val="19"/>
                                    <w:szCs w:val="19"/>
                                  </w:rPr>
                                  <w:t>Lotus</w:t>
                                </w:r>
                                <w:r w:rsidRPr="00D63938">
                                  <w:rPr>
                                    <w:sz w:val="19"/>
                                    <w:szCs w:val="19"/>
                                  </w:rPr>
                                  <w:t xml:space="preserve"> species (</w:t>
                                </w:r>
                                <w:r w:rsidRPr="00D63938">
                                  <w:rPr>
                                    <w:i/>
                                    <w:iCs/>
                                    <w:sz w:val="19"/>
                                    <w:szCs w:val="19"/>
                                  </w:rPr>
                                  <w:t>L. australis</w:t>
                                </w:r>
                                <w:r w:rsidRPr="00D63938">
                                  <w:rPr>
                                    <w:sz w:val="19"/>
                                    <w:szCs w:val="19"/>
                                  </w:rPr>
                                  <w:t xml:space="preserve"> ID#3</w:t>
                                </w:r>
                                <w:r w:rsidRPr="00D63938">
                                  <w:rPr>
                                    <w:i/>
                                    <w:iCs/>
                                    <w:sz w:val="19"/>
                                    <w:szCs w:val="19"/>
                                  </w:rPr>
                                  <w:t>, L. uliginosus</w:t>
                                </w:r>
                                <w:r w:rsidRPr="00D63938">
                                  <w:rPr>
                                    <w:sz w:val="19"/>
                                    <w:szCs w:val="19"/>
                                  </w:rPr>
                                  <w:t xml:space="preserve"> GLOC005, </w:t>
                                </w:r>
                                <w:r w:rsidRPr="00D63938">
                                  <w:rPr>
                                    <w:i/>
                                    <w:iCs/>
                                    <w:sz w:val="19"/>
                                    <w:szCs w:val="19"/>
                                  </w:rPr>
                                  <w:t>L. rectus</w:t>
                                </w:r>
                                <w:r w:rsidRPr="00D63938">
                                  <w:rPr>
                                    <w:sz w:val="19"/>
                                    <w:szCs w:val="19"/>
                                  </w:rPr>
                                  <w:t xml:space="preserve"> Tas2206)</w:t>
                                </w:r>
                                <w:r>
                                  <w:rPr>
                                    <w:sz w:val="19"/>
                                    <w:szCs w:val="19"/>
                                  </w:rPr>
                                  <w:t xml:space="preserve">. Sample sizes for each group are as follows: Nodule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3, </w:t>
                                </w:r>
                                <w:r w:rsidRPr="00D63938">
                                  <w:rPr>
                                    <w:i/>
                                    <w:iCs/>
                                    <w:sz w:val="19"/>
                                    <w:szCs w:val="19"/>
                                  </w:rPr>
                                  <w:t>L. uliginosus</w:t>
                                </w:r>
                                <w:r w:rsidRPr="00D63938">
                                  <w:rPr>
                                    <w:sz w:val="19"/>
                                    <w:szCs w:val="19"/>
                                  </w:rPr>
                                  <w:t xml:space="preserve"> GLOC005</w:t>
                                </w:r>
                                <w:r>
                                  <w:rPr>
                                    <w:sz w:val="19"/>
                                    <w:szCs w:val="19"/>
                                  </w:rPr>
                                  <w:t xml:space="preserve">: n = 0, </w:t>
                                </w:r>
                                <w:r w:rsidRPr="00D63938">
                                  <w:rPr>
                                    <w:i/>
                                    <w:iCs/>
                                    <w:sz w:val="19"/>
                                    <w:szCs w:val="19"/>
                                  </w:rPr>
                                  <w:t>L. rectus</w:t>
                                </w:r>
                                <w:r w:rsidRPr="00D63938">
                                  <w:rPr>
                                    <w:sz w:val="19"/>
                                    <w:szCs w:val="19"/>
                                  </w:rPr>
                                  <w:t xml:space="preserve"> Tas2206</w:t>
                                </w:r>
                                <w:r>
                                  <w:rPr>
                                    <w:sz w:val="19"/>
                                    <w:szCs w:val="19"/>
                                  </w:rPr>
                                  <w:t xml:space="preserve">: n = 2. Bump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2, </w:t>
                                </w:r>
                                <w:r w:rsidRPr="00D63938">
                                  <w:rPr>
                                    <w:i/>
                                    <w:iCs/>
                                    <w:sz w:val="19"/>
                                    <w:szCs w:val="19"/>
                                  </w:rPr>
                                  <w:t>L. uliginosus</w:t>
                                </w:r>
                                <w:r w:rsidRPr="00D63938">
                                  <w:rPr>
                                    <w:sz w:val="19"/>
                                    <w:szCs w:val="19"/>
                                  </w:rPr>
                                  <w:t xml:space="preserve"> GLOC005</w:t>
                                </w:r>
                                <w:r>
                                  <w:rPr>
                                    <w:sz w:val="19"/>
                                    <w:szCs w:val="19"/>
                                  </w:rPr>
                                  <w:t>: n =</w:t>
                                </w:r>
                                <w:r w:rsidRPr="00D63938">
                                  <w:rPr>
                                    <w:sz w:val="19"/>
                                    <w:szCs w:val="19"/>
                                  </w:rPr>
                                  <w:t xml:space="preserve"> </w:t>
                                </w:r>
                                <w:r>
                                  <w:rPr>
                                    <w:sz w:val="19"/>
                                    <w:szCs w:val="19"/>
                                  </w:rPr>
                                  <w:t xml:space="preserve">4, </w:t>
                                </w:r>
                                <w:r w:rsidRPr="00D63938">
                                  <w:rPr>
                                    <w:i/>
                                    <w:iCs/>
                                    <w:sz w:val="19"/>
                                    <w:szCs w:val="19"/>
                                  </w:rPr>
                                  <w:t>L. rectus</w:t>
                                </w:r>
                                <w:r w:rsidRPr="00D63938">
                                  <w:rPr>
                                    <w:sz w:val="19"/>
                                    <w:szCs w:val="19"/>
                                  </w:rPr>
                                  <w:t xml:space="preserve"> Tas2206</w:t>
                                </w:r>
                                <w:r>
                                  <w:rPr>
                                    <w:sz w:val="19"/>
                                    <w:szCs w:val="19"/>
                                  </w:rPr>
                                  <w:t>: n = 5.</w:t>
                                </w:r>
                              </w:p>
                            </w:txbxContent>
                          </wps:txbx>
                          <wps:bodyPr rot="0" vert="horz" wrap="square" lIns="91440" tIns="45720" rIns="91440" bIns="45720" anchor="t" anchorCtr="0">
                            <a:noAutofit/>
                          </wps:bodyPr>
                        </wps:wsp>
                        <wps:wsp>
                          <wps:cNvPr id="1683310379" name="Straight Connector 9"/>
                          <wps:cNvCnPr/>
                          <wps:spPr>
                            <a:xfrm flipV="1">
                              <a:off x="0" y="0"/>
                              <a:ext cx="6184900" cy="6350"/>
                            </a:xfrm>
                            <a:prstGeom prst="line">
                              <a:avLst/>
                            </a:prstGeom>
                            <a:ln w="9525">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s:wsp>
                          <wps:cNvPr id="1722309851" name="Straight Connector 9"/>
                          <wps:cNvCnPr/>
                          <wps:spPr>
                            <a:xfrm flipV="1">
                              <a:off x="-25400" y="685830"/>
                              <a:ext cx="6184900" cy="6350"/>
                            </a:xfrm>
                            <a:prstGeom prst="line">
                              <a:avLst/>
                            </a:prstGeom>
                            <a:ln w="9525">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0CE64597" id="Group 13" o:spid="_x0000_s1041" style="position:absolute;margin-left:437.8pt;margin-top:0;width:489pt;height:258.4pt;z-index:251699200;mso-position-horizontal:right;mso-position-horizontal-relative:margin;mso-position-vertical:top;mso-position-vertical-relative:margin;mso-width-relative:margin;mso-height-relative:margin" coordorigin="-254,969" coordsize="62103,3283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10;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10;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10;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&#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&#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&#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&#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&#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&#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&#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&#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&#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&#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&#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&#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&#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&#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&#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&#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&#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&#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&#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&#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&#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&#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&#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&#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&#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&#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&#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&#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&#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&#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&#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&#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&#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&#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&#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&#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&#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&#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&#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&#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&#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&#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10;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10;////////////////////////////////////////////////////////////////////////////&#10;////////////////////////////////////////////////////////////////////////////&#10;////////////////////////////////////////////////////////////////////////////&#10;/////////////////////////////////wAA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AA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AA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AA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AA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AA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AAA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AA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AAA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AA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&#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AAA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AA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AAA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AA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AAA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AA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AAA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AA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AAA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AA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AAA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AA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AAA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AA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AAA&#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AA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AAA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AA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AAA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AA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AAA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AA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JDukJDukJDukJDukJDukJDukJDukJDukJDukJDukJDukJDukJDukJDu&#10;kJDukJDukJDukJDukJDukAAA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DN&#10;AADNAADNAADNAADNAADNAADNAADNAADNAADNAADNAADNAADNAADNAADNAADNAADNAADNAADNAAAA&#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10;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">
                <v:shape id="Picture 12" o:spid="_x0000_s1042" type="#_x0000_t75" alt="A graph of a number of green and black bars&#10;&#10;AI-generated content may be incorrect." style="position:absolute;left:9842;top:969;width:42291;height:239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" stroked="t" strokecolor="black [3213]" strokeweight=".25pt">
                  <v:imagedata r:id="rId14" o:title="A graph of a number of green and black bars&#10;&#10;AI-generated content may be incorrect" croptop="7088f" cropbottom="2673f"/>
                  <v:path arrowok="t"/>
                </v:shape>
                <v:group id="Group 12" o:spid="_x0000_s1043" style="position:absolute;left:-254;top:26479;width:62103;height:7321" coordorigin="-254" coordsize="62103,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">
                  <v:shape id="Text Box 2" o:spid="_x0000_s1044" type="#_x0000_t202" style="position:absolute;left:190;width:61659;height:7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" stroked="f">
                    <v:textbox>
                      <w:txbxContent>
                        <w:p w14:paraId="654DFECC" w14:textId="77777777" w:rsidR="00C03A93" w:rsidRPr="00E4311C" w:rsidRDefault="00C03A93" w:rsidP="00C03A93">
                          <w:pPr>
                            <w:rPr>
                              <w:sz w:val="19"/>
                              <w:szCs w:val="19"/>
                            </w:rPr>
                          </w:pPr>
                          <w:r w:rsidRPr="00D63938">
                            <w:rPr>
                              <w:b/>
                              <w:bCs/>
                              <w:sz w:val="19"/>
                              <w:szCs w:val="19"/>
                            </w:rPr>
                            <w:t xml:space="preserve">Fig 2. </w:t>
                          </w:r>
                          <w:r w:rsidRPr="00D63938">
                            <w:rPr>
                              <w:sz w:val="19"/>
                              <w:szCs w:val="19"/>
                            </w:rPr>
                            <w:t xml:space="preserve">Comparison of average (±95%CI) counts of symbiosis indicators, “Nodules” and “Bumps”, organised by </w:t>
                          </w:r>
                          <w:r w:rsidRPr="00D63938">
                            <w:rPr>
                              <w:i/>
                              <w:iCs/>
                              <w:sz w:val="19"/>
                              <w:szCs w:val="19"/>
                            </w:rPr>
                            <w:t>Lotus</w:t>
                          </w:r>
                          <w:r w:rsidRPr="00D63938">
                            <w:rPr>
                              <w:sz w:val="19"/>
                              <w:szCs w:val="19"/>
                            </w:rPr>
                            <w:t xml:space="preserve"> species (</w:t>
                          </w:r>
                          <w:r w:rsidRPr="00D63938">
                            <w:rPr>
                              <w:i/>
                              <w:iCs/>
                              <w:sz w:val="19"/>
                              <w:szCs w:val="19"/>
                            </w:rPr>
                            <w:t>L. australis</w:t>
                          </w:r>
                          <w:r w:rsidRPr="00D63938">
                            <w:rPr>
                              <w:sz w:val="19"/>
                              <w:szCs w:val="19"/>
                            </w:rPr>
                            <w:t xml:space="preserve"> ID#3</w:t>
                          </w:r>
                          <w:r w:rsidRPr="00D63938">
                            <w:rPr>
                              <w:i/>
                              <w:iCs/>
                              <w:sz w:val="19"/>
                              <w:szCs w:val="19"/>
                            </w:rPr>
                            <w:t>, L. uliginosus</w:t>
                          </w:r>
                          <w:r w:rsidRPr="00D63938">
                            <w:rPr>
                              <w:sz w:val="19"/>
                              <w:szCs w:val="19"/>
                            </w:rPr>
                            <w:t xml:space="preserve"> GLOC005, </w:t>
                          </w:r>
                          <w:r w:rsidRPr="00D63938">
                            <w:rPr>
                              <w:i/>
                              <w:iCs/>
                              <w:sz w:val="19"/>
                              <w:szCs w:val="19"/>
                            </w:rPr>
                            <w:t>L. rectus</w:t>
                          </w:r>
                          <w:r w:rsidRPr="00D63938">
                            <w:rPr>
                              <w:sz w:val="19"/>
                              <w:szCs w:val="19"/>
                            </w:rPr>
                            <w:t xml:space="preserve"> Tas2206)</w:t>
                          </w:r>
                          <w:r>
                            <w:rPr>
                              <w:sz w:val="19"/>
                              <w:szCs w:val="19"/>
                            </w:rPr>
                            <w:t xml:space="preserve">. Sample sizes for each group are as follows: Nodule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3, </w:t>
                          </w:r>
                          <w:r w:rsidRPr="00D63938">
                            <w:rPr>
                              <w:i/>
                              <w:iCs/>
                              <w:sz w:val="19"/>
                              <w:szCs w:val="19"/>
                            </w:rPr>
                            <w:t>L. uliginosus</w:t>
                          </w:r>
                          <w:r w:rsidRPr="00D63938">
                            <w:rPr>
                              <w:sz w:val="19"/>
                              <w:szCs w:val="19"/>
                            </w:rPr>
                            <w:t xml:space="preserve"> GLOC005</w:t>
                          </w:r>
                          <w:r>
                            <w:rPr>
                              <w:sz w:val="19"/>
                              <w:szCs w:val="19"/>
                            </w:rPr>
                            <w:t xml:space="preserve">: n = 0, </w:t>
                          </w:r>
                          <w:r w:rsidRPr="00D63938">
                            <w:rPr>
                              <w:i/>
                              <w:iCs/>
                              <w:sz w:val="19"/>
                              <w:szCs w:val="19"/>
                            </w:rPr>
                            <w:t>L. rectus</w:t>
                          </w:r>
                          <w:r w:rsidRPr="00D63938">
                            <w:rPr>
                              <w:sz w:val="19"/>
                              <w:szCs w:val="19"/>
                            </w:rPr>
                            <w:t xml:space="preserve"> Tas2206</w:t>
                          </w:r>
                          <w:r>
                            <w:rPr>
                              <w:sz w:val="19"/>
                              <w:szCs w:val="19"/>
                            </w:rPr>
                            <w:t xml:space="preserve">: n = 2. Bump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2, </w:t>
                          </w:r>
                          <w:r w:rsidRPr="00D63938">
                            <w:rPr>
                              <w:i/>
                              <w:iCs/>
                              <w:sz w:val="19"/>
                              <w:szCs w:val="19"/>
                            </w:rPr>
                            <w:t>L. uliginosus</w:t>
                          </w:r>
                          <w:r w:rsidRPr="00D63938">
                            <w:rPr>
                              <w:sz w:val="19"/>
                              <w:szCs w:val="19"/>
                            </w:rPr>
                            <w:t xml:space="preserve"> GLOC005</w:t>
                          </w:r>
                          <w:r>
                            <w:rPr>
                              <w:sz w:val="19"/>
                              <w:szCs w:val="19"/>
                            </w:rPr>
                            <w:t>: n =</w:t>
                          </w:r>
                          <w:r w:rsidRPr="00D63938">
                            <w:rPr>
                              <w:sz w:val="19"/>
                              <w:szCs w:val="19"/>
                            </w:rPr>
                            <w:t xml:space="preserve"> </w:t>
                          </w:r>
                          <w:r>
                            <w:rPr>
                              <w:sz w:val="19"/>
                              <w:szCs w:val="19"/>
                            </w:rPr>
                            <w:t xml:space="preserve">4, </w:t>
                          </w:r>
                          <w:r w:rsidRPr="00D63938">
                            <w:rPr>
                              <w:i/>
                              <w:iCs/>
                              <w:sz w:val="19"/>
                              <w:szCs w:val="19"/>
                            </w:rPr>
                            <w:t>L. rectus</w:t>
                          </w:r>
                          <w:r w:rsidRPr="00D63938">
                            <w:rPr>
                              <w:sz w:val="19"/>
                              <w:szCs w:val="19"/>
                            </w:rPr>
                            <w:t xml:space="preserve"> Tas2206</w:t>
                          </w:r>
                          <w:r>
                            <w:rPr>
                              <w:sz w:val="19"/>
                              <w:szCs w:val="19"/>
                            </w:rPr>
                            <w:t>: n = 5.</w:t>
                          </w:r>
                        </w:p>
                      </w:txbxContent>
                    </v:textbox>
                  </v:shape>
                  <v:line id="Straight Connector 9" o:spid="_x0000_s1045" style="position:absolute;flip:y;visibility:visible;mso-wrap-style:square" from="0,0" to="618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" strokecolor="#737373 [1614]">
                    <v:stroke joinstyle="miter"/>
                  </v:line>
                  <v:line id="Straight Connector 9" o:spid="_x0000_s1046" style="position:absolute;flip:y;visibility:visible;mso-wrap-style:square" from="-254,6858" to="61595,69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" strokecolor="#737373 [1614]">
                    <v:stroke joinstyle="miter"/>
                  </v:line>
                </v:group>
                <w10:wrap type="topAndBottom" anchorx="margin" anchory="margin"/>
              </v:group>
            </w:pict>
          </mc:Fallback>
        </mc:AlternateContent>
      </w:r>
      <w:r w:rsidR="003341BD">
        <w:t xml:space="preserve">Of the seven </w:t>
      </w:r>
      <w:r w:rsidR="00AF5158" w:rsidRPr="00AF5158">
        <w:rPr>
          <w:i/>
          <w:iCs/>
        </w:rPr>
        <w:t>L</w:t>
      </w:r>
      <w:r w:rsidR="00AF5158" w:rsidRPr="00AF5158">
        <w:t>.</w:t>
      </w:r>
      <w:r w:rsidR="00AF5158">
        <w:t xml:space="preserve"> </w:t>
      </w:r>
      <w:r w:rsidR="00AF5158" w:rsidRPr="00AF5158">
        <w:rPr>
          <w:i/>
          <w:iCs/>
        </w:rPr>
        <w:t>australis</w:t>
      </w:r>
      <w:r w:rsidR="00AF5158">
        <w:t xml:space="preserve"> ID#3</w:t>
      </w:r>
      <w:r w:rsidR="003341BD">
        <w:t xml:space="preserve"> seedlings inoculated, </w:t>
      </w:r>
      <w:r w:rsidR="00036C3F">
        <w:t>four</w:t>
      </w:r>
      <w:r w:rsidR="003341BD">
        <w:t xml:space="preserve"> displayed signs of rhizobia symbiosis. </w:t>
      </w:r>
      <w:r w:rsidR="007C1685">
        <w:t>L4+2 and L4+7</w:t>
      </w:r>
      <w:r w:rsidR="00AF5158">
        <w:t xml:space="preserve"> each </w:t>
      </w:r>
      <w:r w:rsidR="003341BD">
        <w:t>presented with</w:t>
      </w:r>
      <w:r w:rsidR="007C1685">
        <w:t xml:space="preserve"> 1-2</w:t>
      </w:r>
      <w:r w:rsidR="003341BD">
        <w:t xml:space="preserve"> sma</w:t>
      </w:r>
      <w:r w:rsidR="00010BE3">
        <w:t>ll green</w:t>
      </w:r>
      <w:r w:rsidR="00B03927">
        <w:t xml:space="preserve">. </w:t>
      </w:r>
      <w:r w:rsidR="007C1685">
        <w:t xml:space="preserve">Three subjects </w:t>
      </w:r>
      <w:r w:rsidR="002B415A">
        <w:t xml:space="preserve">(S2) </w:t>
      </w:r>
      <w:r w:rsidR="003341BD">
        <w:t xml:space="preserve">presented with </w:t>
      </w:r>
      <w:r w:rsidR="00DA6ADF">
        <w:t>well-</w:t>
      </w:r>
      <w:r w:rsidR="003341BD">
        <w:t xml:space="preserve">developed </w:t>
      </w:r>
      <w:r w:rsidR="00AB4FAC">
        <w:t xml:space="preserve">green </w:t>
      </w:r>
      <w:r w:rsidR="003341BD">
        <w:t>nodules</w:t>
      </w:r>
      <w:r w:rsidR="00AB4FAC">
        <w:t xml:space="preserve"> </w:t>
      </w:r>
      <w:r w:rsidR="003341BD">
        <w:t>(L</w:t>
      </w:r>
      <w:r w:rsidR="00C30BEB">
        <w:t>4</w:t>
      </w:r>
      <w:r w:rsidR="003341BD">
        <w:t>+</w:t>
      </w:r>
      <w:r w:rsidR="00CB6D39">
        <w:t>1</w:t>
      </w:r>
      <w:r w:rsidR="003341BD">
        <w:t xml:space="preserve">: </w:t>
      </w:r>
      <w:r w:rsidR="00CB6D39">
        <w:t>2</w:t>
      </w:r>
      <w:r w:rsidR="003341BD">
        <w:t>, L</w:t>
      </w:r>
      <w:r w:rsidR="00C30BEB">
        <w:t>4</w:t>
      </w:r>
      <w:r w:rsidR="003341BD">
        <w:t>+</w:t>
      </w:r>
      <w:r w:rsidR="00C30BEB">
        <w:t>6</w:t>
      </w:r>
      <w:r w:rsidR="003341BD">
        <w:t xml:space="preserve">: </w:t>
      </w:r>
      <w:r w:rsidR="00C30BEB">
        <w:t>2</w:t>
      </w:r>
      <w:r w:rsidR="003341BD">
        <w:t>, L</w:t>
      </w:r>
      <w:r w:rsidR="0042188B">
        <w:t>4</w:t>
      </w:r>
      <w:r w:rsidR="003341BD">
        <w:t>+</w:t>
      </w:r>
      <w:r w:rsidR="00C30BEB">
        <w:t>7</w:t>
      </w:r>
      <w:r w:rsidR="003341BD">
        <w:t>:</w:t>
      </w:r>
      <w:r w:rsidR="00C30BEB">
        <w:t>1</w:t>
      </w:r>
      <w:r w:rsidR="003341BD">
        <w:t>)</w:t>
      </w:r>
      <w:r w:rsidR="00627300">
        <w:t xml:space="preserve">. </w:t>
      </w:r>
      <w:r w:rsidR="00DA32B5" w:rsidRPr="00B100B4">
        <w:t>(Fig</w:t>
      </w:r>
      <w:r w:rsidR="00C73233">
        <w:t>.</w:t>
      </w:r>
      <w:r w:rsidR="00B100B4" w:rsidRPr="00B100B4">
        <w:t>1b</w:t>
      </w:r>
      <w:r w:rsidR="00DA32B5" w:rsidRPr="00B100B4">
        <w:t>).</w:t>
      </w:r>
      <w:r w:rsidR="00DA32B5">
        <w:t xml:space="preserve"> </w:t>
      </w:r>
      <w:r w:rsidR="007C1685">
        <w:t xml:space="preserve">Unlike </w:t>
      </w:r>
      <w:r w:rsidR="007C1685" w:rsidRPr="007C1685">
        <w:rPr>
          <w:i/>
          <w:iCs/>
        </w:rPr>
        <w:t>L. rectus</w:t>
      </w:r>
      <w:r w:rsidR="007C1685">
        <w:t xml:space="preserve">, only one of the </w:t>
      </w:r>
      <w:r w:rsidR="00AF5158" w:rsidRPr="00AF5158">
        <w:rPr>
          <w:i/>
          <w:iCs/>
        </w:rPr>
        <w:t>L</w:t>
      </w:r>
      <w:r w:rsidR="00AF5158" w:rsidRPr="00AF5158">
        <w:t>.</w:t>
      </w:r>
      <w:r w:rsidR="00AF5158">
        <w:t xml:space="preserve"> </w:t>
      </w:r>
      <w:r w:rsidR="00AF5158" w:rsidRPr="00AF5158">
        <w:rPr>
          <w:i/>
          <w:iCs/>
        </w:rPr>
        <w:t>australis</w:t>
      </w:r>
      <w:r w:rsidR="00AF5158">
        <w:t xml:space="preserve"> </w:t>
      </w:r>
      <w:r w:rsidR="0042188B">
        <w:t xml:space="preserve">nodule-presenting plants also displayed a bump (L4+7). </w:t>
      </w:r>
      <w:r w:rsidR="00DA5CF1">
        <w:t>W</w:t>
      </w:r>
      <w:r w:rsidR="00221348">
        <w:t xml:space="preserve">hile </w:t>
      </w:r>
      <w:r w:rsidR="003200BF">
        <w:t xml:space="preserve">55.6% if the inoculated subjects displayed signs of symbiosis, it would be inaccurate to report this as a “success rate” as </w:t>
      </w:r>
      <w:r w:rsidR="00D03B79">
        <w:t xml:space="preserve">no </w:t>
      </w:r>
      <w:r w:rsidR="00D03B79" w:rsidRPr="00BC1FE2">
        <w:rPr>
          <w:i/>
          <w:iCs/>
        </w:rPr>
        <w:t>M</w:t>
      </w:r>
      <w:r w:rsidR="00D03B79">
        <w:rPr>
          <w:i/>
          <w:iCs/>
        </w:rPr>
        <w:t>.</w:t>
      </w:r>
      <w:r w:rsidR="00D03B79" w:rsidRPr="00BC1FE2">
        <w:rPr>
          <w:i/>
          <w:iCs/>
        </w:rPr>
        <w:t xml:space="preserve"> australicum</w:t>
      </w:r>
      <w:r w:rsidR="00D03B79">
        <w:rPr>
          <w:i/>
          <w:iCs/>
        </w:rPr>
        <w:t xml:space="preserve"> </w:t>
      </w:r>
      <w:r w:rsidR="00D03B79">
        <w:t>was recovered</w:t>
      </w:r>
      <w:r w:rsidR="00DA6ADF">
        <w:t xml:space="preserve"> from these subjects</w:t>
      </w:r>
      <w:r w:rsidR="00D03B79">
        <w:t>.</w:t>
      </w:r>
    </w:p>
    <w:p w14:paraId="5EBA097F" w14:textId="1681880F" w:rsidR="005A3939" w:rsidRDefault="002C69D3" w:rsidP="002C69D3">
      <w:pPr>
        <w:spacing w:line="360" w:lineRule="auto"/>
      </w:pPr>
      <w:r w:rsidRPr="008D4497">
        <w:rPr>
          <w:i/>
          <w:iCs/>
        </w:rPr>
        <w:t>L</w:t>
      </w:r>
      <w:r w:rsidR="00D03B79" w:rsidRPr="008D4497">
        <w:rPr>
          <w:i/>
          <w:iCs/>
        </w:rPr>
        <w:t xml:space="preserve">. uliginosus </w:t>
      </w:r>
      <w:r w:rsidR="005A3939" w:rsidRPr="005A3939">
        <w:t>GLOC005</w:t>
      </w:r>
    </w:p>
    <w:p w14:paraId="1CB4A737" w14:textId="4D5DC52E" w:rsidR="002C69D3" w:rsidRPr="00424959" w:rsidRDefault="005A3939" w:rsidP="002C69D3">
      <w:pPr>
        <w:spacing w:line="360" w:lineRule="auto"/>
      </w:pPr>
      <w:r>
        <w:t xml:space="preserve">None of the seven </w:t>
      </w:r>
      <w:r w:rsidR="002C69D3">
        <w:t xml:space="preserve">inoculated </w:t>
      </w:r>
      <w:r w:rsidRPr="008D4497">
        <w:rPr>
          <w:i/>
          <w:iCs/>
        </w:rPr>
        <w:t xml:space="preserve">L. uliginosus </w:t>
      </w:r>
      <w:r w:rsidRPr="005A3939">
        <w:t>GLOC005</w:t>
      </w:r>
      <w:r>
        <w:t xml:space="preserve"> </w:t>
      </w:r>
      <w:r w:rsidR="002C69D3">
        <w:t xml:space="preserve">subjects displayed </w:t>
      </w:r>
      <w:r w:rsidR="007D2C9C">
        <w:t>nodules. However, four subjects</w:t>
      </w:r>
      <w:r w:rsidR="00DE3087">
        <w:t xml:space="preserve"> (S3a,</w:t>
      </w:r>
      <w:r w:rsidR="009F4B2D">
        <w:t xml:space="preserve"> </w:t>
      </w:r>
      <w:r w:rsidR="00DE3087">
        <w:t>S3b)</w:t>
      </w:r>
      <w:r w:rsidR="007D2C9C">
        <w:t xml:space="preserve"> displayed a series of </w:t>
      </w:r>
      <w:r w:rsidR="004E4654">
        <w:t xml:space="preserve">small orange </w:t>
      </w:r>
      <w:r w:rsidR="007D2C9C">
        <w:t>bumps (L7+</w:t>
      </w:r>
      <w:r w:rsidR="003A5D97">
        <w:t>2: 10, L7+3: 10, L7+4</w:t>
      </w:r>
      <w:r>
        <w:t>:</w:t>
      </w:r>
      <w:r w:rsidR="003A5D97">
        <w:t xml:space="preserve"> 26, L7+</w:t>
      </w:r>
      <w:r w:rsidR="004E4654">
        <w:t>5: 9)</w:t>
      </w:r>
      <w:r w:rsidR="006D4BF8">
        <w:t xml:space="preserve"> </w:t>
      </w:r>
      <w:r w:rsidR="006D4BF8" w:rsidRPr="00B100B4">
        <w:t>(Fig</w:t>
      </w:r>
      <w:r w:rsidR="00C73233">
        <w:t>.</w:t>
      </w:r>
      <w:r w:rsidR="00B100B4" w:rsidRPr="00B100B4">
        <w:t>1c</w:t>
      </w:r>
      <w:r w:rsidR="006D4BF8" w:rsidRPr="00B100B4">
        <w:t>)</w:t>
      </w:r>
      <w:r w:rsidR="004E4654" w:rsidRPr="00B100B4">
        <w:t>.</w:t>
      </w:r>
      <w:r w:rsidR="004E4654">
        <w:t xml:space="preserve"> </w:t>
      </w:r>
      <w:r w:rsidR="00062923">
        <w:t xml:space="preserve">Overall, </w:t>
      </w:r>
      <w:r w:rsidR="000923E0">
        <w:t>44.4% of inoculated subjects d</w:t>
      </w:r>
      <w:r w:rsidR="000E556E">
        <w:t xml:space="preserve">isplayed bumps. However, as </w:t>
      </w:r>
      <w:r w:rsidR="000E556E" w:rsidRPr="00BC1FE2">
        <w:rPr>
          <w:i/>
          <w:iCs/>
        </w:rPr>
        <w:t>M</w:t>
      </w:r>
      <w:r w:rsidR="000E556E">
        <w:rPr>
          <w:i/>
          <w:iCs/>
        </w:rPr>
        <w:t>.</w:t>
      </w:r>
      <w:r w:rsidR="000E556E" w:rsidRPr="00BC1FE2">
        <w:rPr>
          <w:i/>
          <w:iCs/>
        </w:rPr>
        <w:t xml:space="preserve"> australicum</w:t>
      </w:r>
      <w:r w:rsidR="000E556E">
        <w:rPr>
          <w:i/>
          <w:iCs/>
        </w:rPr>
        <w:t xml:space="preserve"> </w:t>
      </w:r>
      <w:r w:rsidR="000E556E">
        <w:t>failed to be recovered, these bumps can only be considered attempts at symbiosis</w:t>
      </w:r>
      <w:r w:rsidR="00E82F15">
        <w:t xml:space="preserve"> (similar to </w:t>
      </w:r>
      <w:r w:rsidR="00E82F15" w:rsidRPr="00E82F15">
        <w:rPr>
          <w:i/>
          <w:iCs/>
        </w:rPr>
        <w:t>L. australis</w:t>
      </w:r>
      <w:r w:rsidR="00E82F15">
        <w:t xml:space="preserve">) rather than actual reports of symbiosis (as with </w:t>
      </w:r>
      <w:r w:rsidR="00E82F15" w:rsidRPr="00E82F15">
        <w:rPr>
          <w:i/>
          <w:iCs/>
        </w:rPr>
        <w:t>L. rectus</w:t>
      </w:r>
      <w:r w:rsidR="00E82F15">
        <w:t xml:space="preserve">). </w:t>
      </w:r>
    </w:p>
    <w:p w14:paraId="7FC3119D" w14:textId="1AF0607A" w:rsidR="003341BD" w:rsidRDefault="00F349B5" w:rsidP="003341BD">
      <w:pPr>
        <w:spacing w:line="360" w:lineRule="auto"/>
        <w:rPr>
          <w:b/>
          <w:bCs/>
        </w:rPr>
      </w:pPr>
      <w:r>
        <w:rPr>
          <w:b/>
          <w:bCs/>
        </w:rPr>
        <w:t xml:space="preserve">Weight </w:t>
      </w:r>
      <w:r w:rsidR="00C6786C">
        <w:rPr>
          <w:b/>
          <w:bCs/>
        </w:rPr>
        <w:t>assay</w:t>
      </w:r>
    </w:p>
    <w:p w14:paraId="2F81A843" w14:textId="0186F9B2" w:rsidR="00BA5A36" w:rsidRDefault="00564D13" w:rsidP="001D64AB">
      <w:pPr>
        <w:spacing w:line="360" w:lineRule="auto"/>
      </w:pPr>
      <w:r>
        <w:t>When considering weight as a function of symbiosis state (no nodules, nodules and/or bumps, nodule presenting, bumps only) the</w:t>
      </w:r>
      <w:r w:rsidR="000301E1">
        <w:t xml:space="preserve"> </w:t>
      </w:r>
      <w:r w:rsidR="001D64AB" w:rsidRPr="001D64AB">
        <w:t xml:space="preserve">data successfully met all ANOVA assumptions. Homogeneity of variance was </w:t>
      </w:r>
      <w:r>
        <w:t xml:space="preserve">mostly confirmed </w:t>
      </w:r>
      <w:r w:rsidR="001D64AB" w:rsidRPr="001D64AB">
        <w:t xml:space="preserve">by the relatively flat line in the Residuals vs Fitted Values plot </w:t>
      </w:r>
      <w:r w:rsidR="001D64AB" w:rsidRPr="007D73FF">
        <w:t>(</w:t>
      </w:r>
      <w:r w:rsidR="007D73FF" w:rsidRPr="007D73FF">
        <w:t>S4a</w:t>
      </w:r>
      <w:r w:rsidR="001D64AB" w:rsidRPr="007D73FF">
        <w:t>).</w:t>
      </w:r>
      <w:r w:rsidR="001D64AB" w:rsidRPr="001D64AB">
        <w:t xml:space="preserve"> </w:t>
      </w:r>
      <w:r w:rsidR="00A67D67">
        <w:t xml:space="preserve">The </w:t>
      </w:r>
      <w:r w:rsidR="007275E3">
        <w:t xml:space="preserve">sudden </w:t>
      </w:r>
      <w:r w:rsidR="00C45A00">
        <w:t>shift at the midpoint displays that there are two slightly distinct trends in the variance.</w:t>
      </w:r>
      <w:r w:rsidR="00A67D67">
        <w:t xml:space="preserve"> However, the implications of this</w:t>
      </w:r>
      <w:r w:rsidR="00D84A14">
        <w:t xml:space="preserve"> were uncertain</w:t>
      </w:r>
      <w:r w:rsidR="00A67D67">
        <w:t xml:space="preserve">, and </w:t>
      </w:r>
      <w:r w:rsidR="00AC3F69">
        <w:t xml:space="preserve">so a Levene’s Test was conducted to further test variance homogeneity. </w:t>
      </w:r>
      <w:r w:rsidR="001D64AB" w:rsidRPr="001D64AB">
        <w:t xml:space="preserve">This </w:t>
      </w:r>
      <w:r w:rsidR="00AC3F69">
        <w:t xml:space="preserve">test did </w:t>
      </w:r>
      <w:r w:rsidR="001D64AB" w:rsidRPr="001D64AB">
        <w:t>not reject the null hypothesis (F</w:t>
      </w:r>
      <w:r w:rsidR="00011EA9" w:rsidRPr="00011EA9">
        <w:rPr>
          <w:vertAlign w:val="subscript"/>
        </w:rPr>
        <w:t>3</w:t>
      </w:r>
      <w:r w:rsidR="001D64AB" w:rsidRPr="00011EA9">
        <w:rPr>
          <w:vertAlign w:val="subscript"/>
        </w:rPr>
        <w:t>,</w:t>
      </w:r>
      <w:r w:rsidR="00011EA9" w:rsidRPr="00011EA9">
        <w:rPr>
          <w:vertAlign w:val="subscript"/>
        </w:rPr>
        <w:t>8</w:t>
      </w:r>
      <w:r w:rsidR="001D64AB" w:rsidRPr="00011EA9">
        <w:rPr>
          <w:vertAlign w:val="subscript"/>
        </w:rPr>
        <w:t xml:space="preserve"> </w:t>
      </w:r>
      <w:r w:rsidR="001D64AB" w:rsidRPr="001D64AB">
        <w:t xml:space="preserve">= </w:t>
      </w:r>
      <w:r w:rsidR="00011EA9" w:rsidRPr="00011EA9">
        <w:t>0.250</w:t>
      </w:r>
      <w:r w:rsidR="001D64AB" w:rsidRPr="001D64AB">
        <w:t>, p =</w:t>
      </w:r>
      <w:r w:rsidR="00CC7D66" w:rsidRPr="00CC7D66">
        <w:t xml:space="preserve"> 0.8591</w:t>
      </w:r>
      <w:r w:rsidR="001D64AB" w:rsidRPr="001D64AB">
        <w:t>)</w:t>
      </w:r>
      <w:r w:rsidR="00011EA9">
        <w:t xml:space="preserve">, thus </w:t>
      </w:r>
      <w:r w:rsidR="00BB5C5E">
        <w:t>supporting the decision that the variance is reasonably homogenous</w:t>
      </w:r>
      <w:r w:rsidR="001D64AB" w:rsidRPr="001D64AB">
        <w:t xml:space="preserve">. </w:t>
      </w:r>
    </w:p>
    <w:p w14:paraId="6D70D8D3" w14:textId="6989E739" w:rsidR="001D64AB" w:rsidRPr="001D64AB" w:rsidRDefault="00C03A93" w:rsidP="001D64AB">
      <w:pPr>
        <w:spacing w:line="360" w:lineRule="auto"/>
      </w:pPr>
      <w:r>
        <w:rPr>
          <w:noProof/>
        </w:rPr>
        <w:lastRenderedPageBreak/>
        <mc:AlternateContent>
          <mc:Choice Requires="wpg">
            <w:drawing>
              <wp:anchor distT="0" distB="0" distL="114300" distR="114300" simplePos="0" relativeHeight="251701248" behindDoc="0" locked="0" layoutInCell="1" allowOverlap="0" wp14:anchorId="04822DF3" wp14:editId="2761FF12">
                <wp:simplePos x="0" y="0"/>
                <wp:positionH relativeFrom="margin">
                  <wp:posOffset>0</wp:posOffset>
                </wp:positionH>
                <wp:positionV relativeFrom="page">
                  <wp:posOffset>933450</wp:posOffset>
                </wp:positionV>
                <wp:extent cx="5932800" cy="3938400"/>
                <wp:effectExtent l="0" t="19050" r="0" b="5080"/>
                <wp:wrapTopAndBottom/>
                <wp:docPr id="1581160527" name="Group 17"/>
                <wp:cNvGraphicFramePr/>
                <a:graphic xmlns:a="http://schemas.openxmlformats.org/drawingml/2006/main">
                  <a:graphicData uri="http://schemas.microsoft.com/office/word/2010/wordprocessingGroup">
                    <wpg:wgp>
                      <wpg:cNvGrpSpPr/>
                      <wpg:grpSpPr>
                        <a:xfrm>
                          <a:off x="0" y="0"/>
                          <a:ext cx="5932800" cy="3938400"/>
                          <a:chOff x="-95250" y="0"/>
                          <a:chExt cx="5930900" cy="3937000"/>
                        </a:xfrm>
                      </wpg:grpSpPr>
                      <pic:pic xmlns:pic="http://schemas.openxmlformats.org/drawingml/2006/picture">
                        <pic:nvPicPr>
                          <pic:cNvPr id="1063698674" name="Picture 14" descr="A graph of different colored bars&#10;&#10;AI-generated content may be incorrect."/>
                          <pic:cNvPicPr>
                            <a:picLocks noChangeAspect="1"/>
                          </pic:cNvPicPr>
                        </pic:nvPicPr>
                        <pic:blipFill rotWithShape="1">
                          <a:blip r:embed="rId15">
                            <a:extLst>
                              <a:ext uri="{28A0092B-C50C-407E-A947-70E740481C1C}">
                                <a14:useLocalDpi xmlns:a14="http://schemas.microsoft.com/office/drawing/2010/main" val="0"/>
                              </a:ext>
                            </a:extLst>
                          </a:blip>
                          <a:srcRect t="11170"/>
                          <a:stretch/>
                        </pic:blipFill>
                        <pic:spPr bwMode="auto">
                          <a:xfrm>
                            <a:off x="819150" y="0"/>
                            <a:ext cx="4138295" cy="2447925"/>
                          </a:xfrm>
                          <a:prstGeom prst="rect">
                            <a:avLst/>
                          </a:prstGeom>
                          <a:ln w="3175">
                            <a:solidFill>
                              <a:schemeClr val="tx1"/>
                            </a:solidFill>
                          </a:ln>
                          <a:extLst>
                            <a:ext uri="{53640926-AAD7-44D8-BBD7-CCE9431645EC}">
                              <a14:shadowObscured xmlns:a14="http://schemas.microsoft.com/office/drawing/2010/main"/>
                            </a:ext>
                          </a:extLst>
                        </pic:spPr>
                      </pic:pic>
                      <wpg:grpSp>
                        <wpg:cNvPr id="101904761" name="Group 16"/>
                        <wpg:cNvGrpSpPr/>
                        <wpg:grpSpPr>
                          <a:xfrm>
                            <a:off x="-95250" y="2609850"/>
                            <a:ext cx="5930900" cy="1327150"/>
                            <a:chOff x="-95250" y="0"/>
                            <a:chExt cx="5930900" cy="1327150"/>
                          </a:xfrm>
                        </wpg:grpSpPr>
                        <wps:wsp>
                          <wps:cNvPr id="1994579952" name="Text Box 2"/>
                          <wps:cNvSpPr txBox="1">
                            <a:spLocks noChangeArrowheads="1"/>
                          </wps:cNvSpPr>
                          <wps:spPr bwMode="auto">
                            <a:xfrm>
                              <a:off x="-95250" y="50800"/>
                              <a:ext cx="5930900" cy="1276350"/>
                            </a:xfrm>
                            <a:prstGeom prst="rect">
                              <a:avLst/>
                            </a:prstGeom>
                            <a:solidFill>
                              <a:srgbClr val="FFFFFF"/>
                            </a:solidFill>
                            <a:ln w="3175">
                              <a:noFill/>
                              <a:miter lim="800000"/>
                              <a:headEnd/>
                              <a:tailEnd/>
                            </a:ln>
                          </wps:spPr>
                          <wps:txbx>
                            <w:txbxContent>
                              <w:p w14:paraId="57AC98D3" w14:textId="77777777" w:rsidR="00C03A93" w:rsidRPr="00E4311C" w:rsidRDefault="00C03A93" w:rsidP="00C03A93">
                                <w:pPr>
                                  <w:rPr>
                                    <w:sz w:val="19"/>
                                    <w:szCs w:val="19"/>
                                  </w:rPr>
                                </w:pPr>
                                <w:r w:rsidRPr="00354AC8">
                                  <w:rPr>
                                    <w:b/>
                                    <w:bCs/>
                                    <w:sz w:val="19"/>
                                    <w:szCs w:val="19"/>
                                  </w:rPr>
                                  <w:t xml:space="preserve">Fig 3. </w:t>
                                </w:r>
                                <w:r w:rsidRPr="00354AC8">
                                  <w:rPr>
                                    <w:sz w:val="19"/>
                                    <w:szCs w:val="19"/>
                                  </w:rPr>
                                  <w:t>Comparison of average (±95%CI) dry foliage weight (mg) sorted by nodulation state, “No Nodules”, “Nodules and/or Bumps”, “Nodules” (includes plants that possess either nodules only, or nodules and bumps)</w:t>
                                </w:r>
                                <w:r>
                                  <w:rPr>
                                    <w:sz w:val="19"/>
                                    <w:szCs w:val="19"/>
                                  </w:rPr>
                                  <w:t xml:space="preserve">, </w:t>
                                </w:r>
                                <w:r w:rsidRPr="00354AC8">
                                  <w:rPr>
                                    <w:sz w:val="19"/>
                                    <w:szCs w:val="19"/>
                                  </w:rPr>
                                  <w:t xml:space="preserve">“Bumps Only” (excludes plants with nodules and bumps), organised by </w:t>
                                </w:r>
                                <w:r w:rsidRPr="00354AC8">
                                  <w:rPr>
                                    <w:i/>
                                    <w:iCs/>
                                    <w:sz w:val="19"/>
                                    <w:szCs w:val="19"/>
                                  </w:rPr>
                                  <w:t>Lotus</w:t>
                                </w:r>
                                <w:r w:rsidRPr="00354AC8">
                                  <w:rPr>
                                    <w:sz w:val="19"/>
                                    <w:szCs w:val="19"/>
                                  </w:rPr>
                                  <w:t xml:space="preserve"> species (</w:t>
                                </w:r>
                                <w:r w:rsidRPr="00354AC8">
                                  <w:rPr>
                                    <w:i/>
                                    <w:iCs/>
                                    <w:sz w:val="19"/>
                                    <w:szCs w:val="19"/>
                                  </w:rPr>
                                  <w:t>L. australis</w:t>
                                </w:r>
                                <w:r w:rsidRPr="00354AC8">
                                  <w:rPr>
                                    <w:sz w:val="19"/>
                                    <w:szCs w:val="19"/>
                                  </w:rPr>
                                  <w:t xml:space="preserve"> ID#3</w:t>
                                </w:r>
                                <w:r w:rsidRPr="00354AC8">
                                  <w:rPr>
                                    <w:i/>
                                    <w:iCs/>
                                    <w:sz w:val="19"/>
                                    <w:szCs w:val="19"/>
                                  </w:rPr>
                                  <w:t>, L. uliginosus</w:t>
                                </w:r>
                                <w:r w:rsidRPr="00354AC8">
                                  <w:rPr>
                                    <w:sz w:val="19"/>
                                    <w:szCs w:val="19"/>
                                  </w:rPr>
                                  <w:t xml:space="preserve"> GLOC005, </w:t>
                                </w:r>
                                <w:r w:rsidRPr="00354AC8">
                                  <w:rPr>
                                    <w:i/>
                                    <w:iCs/>
                                    <w:sz w:val="19"/>
                                    <w:szCs w:val="19"/>
                                  </w:rPr>
                                  <w:t>L. rectus</w:t>
                                </w:r>
                                <w:r w:rsidRPr="00354AC8">
                                  <w:rPr>
                                    <w:sz w:val="19"/>
                                    <w:szCs w:val="19"/>
                                  </w:rPr>
                                  <w:t xml:space="preserve"> Tas2206)</w:t>
                                </w:r>
                                <w:r>
                                  <w:rPr>
                                    <w:sz w:val="19"/>
                                    <w:szCs w:val="19"/>
                                  </w:rPr>
                                  <w:t xml:space="preserve">. Sample sizes for each group are as follows: No Nodule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4, </w:t>
                                </w:r>
                                <w:r w:rsidRPr="00D63938">
                                  <w:rPr>
                                    <w:i/>
                                    <w:iCs/>
                                    <w:sz w:val="19"/>
                                    <w:szCs w:val="19"/>
                                  </w:rPr>
                                  <w:t>L. uliginosus</w:t>
                                </w:r>
                                <w:r w:rsidRPr="00D63938">
                                  <w:rPr>
                                    <w:sz w:val="19"/>
                                    <w:szCs w:val="19"/>
                                  </w:rPr>
                                  <w:t xml:space="preserve"> GLOC005</w:t>
                                </w:r>
                                <w:r>
                                  <w:rPr>
                                    <w:sz w:val="19"/>
                                    <w:szCs w:val="19"/>
                                  </w:rPr>
                                  <w:t xml:space="preserve">: n = 5, </w:t>
                                </w:r>
                                <w:r w:rsidRPr="00D63938">
                                  <w:rPr>
                                    <w:i/>
                                    <w:iCs/>
                                    <w:sz w:val="19"/>
                                    <w:szCs w:val="19"/>
                                  </w:rPr>
                                  <w:t>L. rectus</w:t>
                                </w:r>
                                <w:r w:rsidRPr="00D63938">
                                  <w:rPr>
                                    <w:sz w:val="19"/>
                                    <w:szCs w:val="19"/>
                                  </w:rPr>
                                  <w:t xml:space="preserve"> Tas2206</w:t>
                                </w:r>
                                <w:r>
                                  <w:rPr>
                                    <w:sz w:val="19"/>
                                    <w:szCs w:val="19"/>
                                  </w:rPr>
                                  <w:t xml:space="preserve">: n = 5. Nodules &amp;/or Bump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4, </w:t>
                                </w:r>
                                <w:r w:rsidRPr="00D63938">
                                  <w:rPr>
                                    <w:i/>
                                    <w:iCs/>
                                    <w:sz w:val="19"/>
                                    <w:szCs w:val="19"/>
                                  </w:rPr>
                                  <w:t>L. uliginosus</w:t>
                                </w:r>
                                <w:r w:rsidRPr="00D63938">
                                  <w:rPr>
                                    <w:sz w:val="19"/>
                                    <w:szCs w:val="19"/>
                                  </w:rPr>
                                  <w:t xml:space="preserve"> GLOC005</w:t>
                                </w:r>
                                <w:r>
                                  <w:rPr>
                                    <w:sz w:val="19"/>
                                    <w:szCs w:val="19"/>
                                  </w:rPr>
                                  <w:t>: n =</w:t>
                                </w:r>
                                <w:r w:rsidRPr="00D63938">
                                  <w:rPr>
                                    <w:sz w:val="19"/>
                                    <w:szCs w:val="19"/>
                                  </w:rPr>
                                  <w:t xml:space="preserve"> </w:t>
                                </w:r>
                                <w:r>
                                  <w:rPr>
                                    <w:sz w:val="19"/>
                                    <w:szCs w:val="19"/>
                                  </w:rPr>
                                  <w:t xml:space="preserve">4, </w:t>
                                </w:r>
                                <w:r w:rsidRPr="00D63938">
                                  <w:rPr>
                                    <w:i/>
                                    <w:iCs/>
                                    <w:sz w:val="19"/>
                                    <w:szCs w:val="19"/>
                                  </w:rPr>
                                  <w:t>L. rectus</w:t>
                                </w:r>
                                <w:r w:rsidRPr="00D63938">
                                  <w:rPr>
                                    <w:sz w:val="19"/>
                                    <w:szCs w:val="19"/>
                                  </w:rPr>
                                  <w:t xml:space="preserve"> Tas2206</w:t>
                                </w:r>
                                <w:r>
                                  <w:rPr>
                                    <w:sz w:val="19"/>
                                    <w:szCs w:val="19"/>
                                  </w:rPr>
                                  <w:t xml:space="preserve">: n = 5. Nodule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3, </w:t>
                                </w:r>
                                <w:r w:rsidRPr="00D63938">
                                  <w:rPr>
                                    <w:i/>
                                    <w:iCs/>
                                    <w:sz w:val="19"/>
                                    <w:szCs w:val="19"/>
                                  </w:rPr>
                                  <w:t>L. uliginosus</w:t>
                                </w:r>
                                <w:r w:rsidRPr="00D63938">
                                  <w:rPr>
                                    <w:sz w:val="19"/>
                                    <w:szCs w:val="19"/>
                                  </w:rPr>
                                  <w:t xml:space="preserve"> GLOC005</w:t>
                                </w:r>
                                <w:r>
                                  <w:rPr>
                                    <w:sz w:val="19"/>
                                    <w:szCs w:val="19"/>
                                  </w:rPr>
                                  <w:t>: n =</w:t>
                                </w:r>
                                <w:r w:rsidRPr="00D63938">
                                  <w:rPr>
                                    <w:sz w:val="19"/>
                                    <w:szCs w:val="19"/>
                                  </w:rPr>
                                  <w:t xml:space="preserve"> </w:t>
                                </w:r>
                                <w:r>
                                  <w:rPr>
                                    <w:sz w:val="19"/>
                                    <w:szCs w:val="19"/>
                                  </w:rPr>
                                  <w:t xml:space="preserve">0, </w:t>
                                </w:r>
                                <w:r w:rsidRPr="00D63938">
                                  <w:rPr>
                                    <w:i/>
                                    <w:iCs/>
                                    <w:sz w:val="19"/>
                                    <w:szCs w:val="19"/>
                                  </w:rPr>
                                  <w:t>L. rectus</w:t>
                                </w:r>
                                <w:r w:rsidRPr="00D63938">
                                  <w:rPr>
                                    <w:sz w:val="19"/>
                                    <w:szCs w:val="19"/>
                                  </w:rPr>
                                  <w:t xml:space="preserve"> Tas2206</w:t>
                                </w:r>
                                <w:r>
                                  <w:rPr>
                                    <w:sz w:val="19"/>
                                    <w:szCs w:val="19"/>
                                  </w:rPr>
                                  <w:t xml:space="preserve">: n = 3. Bumps Only: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1, </w:t>
                                </w:r>
                                <w:r w:rsidRPr="00D63938">
                                  <w:rPr>
                                    <w:i/>
                                    <w:iCs/>
                                    <w:sz w:val="19"/>
                                    <w:szCs w:val="19"/>
                                  </w:rPr>
                                  <w:t>L. uliginosus</w:t>
                                </w:r>
                                <w:r w:rsidRPr="00D63938">
                                  <w:rPr>
                                    <w:sz w:val="19"/>
                                    <w:szCs w:val="19"/>
                                  </w:rPr>
                                  <w:t xml:space="preserve"> GLOC005</w:t>
                                </w:r>
                                <w:r>
                                  <w:rPr>
                                    <w:sz w:val="19"/>
                                    <w:szCs w:val="19"/>
                                  </w:rPr>
                                  <w:t>: n =</w:t>
                                </w:r>
                                <w:r w:rsidRPr="00D63938">
                                  <w:rPr>
                                    <w:sz w:val="19"/>
                                    <w:szCs w:val="19"/>
                                  </w:rPr>
                                  <w:t xml:space="preserve"> </w:t>
                                </w:r>
                                <w:r>
                                  <w:rPr>
                                    <w:sz w:val="19"/>
                                    <w:szCs w:val="19"/>
                                  </w:rPr>
                                  <w:t xml:space="preserve">4, </w:t>
                                </w:r>
                                <w:r w:rsidRPr="00D63938">
                                  <w:rPr>
                                    <w:i/>
                                    <w:iCs/>
                                    <w:sz w:val="19"/>
                                    <w:szCs w:val="19"/>
                                  </w:rPr>
                                  <w:t>L. rectus</w:t>
                                </w:r>
                                <w:r w:rsidRPr="00D63938">
                                  <w:rPr>
                                    <w:sz w:val="19"/>
                                    <w:szCs w:val="19"/>
                                  </w:rPr>
                                  <w:t xml:space="preserve"> Tas2206</w:t>
                                </w:r>
                                <w:r>
                                  <w:rPr>
                                    <w:sz w:val="19"/>
                                    <w:szCs w:val="19"/>
                                  </w:rPr>
                                  <w:t>: n = 2.</w:t>
                                </w:r>
                              </w:p>
                              <w:p w14:paraId="136FB1C5" w14:textId="77777777" w:rsidR="00C03A93" w:rsidRPr="00354AC8" w:rsidRDefault="00C03A93" w:rsidP="00C03A93">
                                <w:pPr>
                                  <w:rPr>
                                    <w:sz w:val="19"/>
                                    <w:szCs w:val="19"/>
                                  </w:rPr>
                                </w:pPr>
                              </w:p>
                            </w:txbxContent>
                          </wps:txbx>
                          <wps:bodyPr rot="0" vert="horz" wrap="square" lIns="91440" tIns="45720" rIns="91440" bIns="45720" anchor="t" anchorCtr="0">
                            <a:noAutofit/>
                          </wps:bodyPr>
                        </wps:wsp>
                        <wps:wsp>
                          <wps:cNvPr id="756098292" name="Straight Connector 15"/>
                          <wps:cNvCnPr/>
                          <wps:spPr>
                            <a:xfrm>
                              <a:off x="0" y="0"/>
                              <a:ext cx="5778500" cy="6350"/>
                            </a:xfrm>
                            <a:prstGeom prst="line">
                              <a:avLst/>
                            </a:prstGeom>
                            <a:ln w="9525">
                              <a:solidFill>
                                <a:schemeClr val="bg2">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398082867" name="Straight Connector 15"/>
                          <wps:cNvCnPr/>
                          <wps:spPr>
                            <a:xfrm>
                              <a:off x="6350" y="1212850"/>
                              <a:ext cx="5778500" cy="6350"/>
                            </a:xfrm>
                            <a:prstGeom prst="line">
                              <a:avLst/>
                            </a:prstGeom>
                            <a:ln w="9525">
                              <a:solidFill>
                                <a:schemeClr val="bg2">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04822DF3" id="Group 17" o:spid="_x0000_s1047" style="position:absolute;margin-left:0;margin-top:73.5pt;width:467.15pt;height:310.1pt;z-index:251701248;mso-position-horizontal-relative:margin;mso-position-vertical-relative:page;mso-width-relative:margin;mso-height-relative:margin" coordorigin="-952" coordsize="59309,39370"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&#1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10;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10;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10;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10;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10;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10;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10;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&#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10;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10;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10;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10;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10;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10;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10;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10;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10;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10;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10;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10;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10;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&#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10;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&#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10;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&#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10;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&#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10;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&#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10;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&#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10;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&#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&#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10;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&#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10;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&#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10;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10;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&#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10;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10;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&#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10;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10;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&#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10;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10;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&#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10;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10;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&#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10;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10;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&#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10;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10;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&#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10;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10;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&#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10;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10;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&#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10;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10;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10;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10;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&#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10;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10;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&#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10;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10;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&#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10;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&#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10;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&#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10;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&#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10;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10;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&#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10;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&#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10;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&#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10;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10;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&#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10;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10;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&#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10;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10;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&#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10;////////////////////////////////////////AAAA////////////////////////////////&#10;////////////////////////////////////////////////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10;////////////////////////////////////////////////////////////////////////////&#10;////////////////////////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10;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&#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10;////////AAAA////////////////////////////////////////////////////////////////&#10;////////////////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10;////////////////////////////////////////////////////////////////////////////&#10;////////////////////////////////////////////////////////////////////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10;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&#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AAAA////////////////////&#10;////////////////////////////////////////////////////////////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10;////////////////////////////////////////////////////////////////////////////&#10;////////////////////////////////////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10;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&#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10;////////////////////AAAA////////////////////////////////////////////////////&#10;////////////////////////////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10;////////////////////////////////////////////////////////////////////////////&#10;////////////////////////////////////////////////////////////////////////////&#10;////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10;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&#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AAAA////////&#10;////////////////////////////////////////////////////////////////////////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10;////////////////////////////////////////////////////////////////////////////&#10;////////////////////////////////////////////////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10;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&#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AAAA////////////////////////////////////////&#10;////////////////////////////////////////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10;////////////////////////////////////////////////////////////////////////////&#10;////////////////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10;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&#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10;AAAA////////////////////////////////////////////////////////////////////////&#10;////////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10;////////////////////////////////////////////////////////////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10;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&#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10;////////////////////////////////////////////AAAA////////////////////////////&#10;////////////////////////////////////////////////////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10;////////////////////////////////////////////////////////////////////////////&#10;////////////////////////////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10;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10;////////////AAAA////////////////////////////////////////////////////////////&#10;////////////////////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10;////////////////////////////////////////////////////////////////////////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10;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&#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10;////////////////////////////////////////////////////////AAAA////////////////&#10;////////////////////////////////////////////////////////////////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10;////////////////////////////////////////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10;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&#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10;////////////////////////AAAA////////////////////////////////////////////////&#10;////////////////////////////////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10;////////////////////////////////////////////////////////////////////////////&#10;////////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&#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10;////////////////////////////////////////////////////////////////////AAAA////&#10;////////////////////////////////////////////////////////////////////////////&#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10;////////////////////////////////////////////////////////////////////////////&#10;////////////////////////////////////////////////////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10;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&#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10;////////////////////////////////////AAAA////////////////////////////////////&#10;////////////////////////////////////////////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10;////////////////////////////////////////////////////////////////////////////&#10;////////////////////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&#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10;////AAAA////////////////////////////////////////////////////////////////////&#10;////////////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10;////////////////////////////////////////////////////////////////////////////&#10;////////////////////////////////////////////////////////////////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&#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AAAAAAAAAAAAAAAAAAAAAAAAAAAA&#10;AAAAAAAAAAAAAAAAAAAAAAAAAAAAAAAAAAAAAAAAAAAAAAAAAAAAAAAAAAAAAAAAAAAAAAAAAAAA&#10;AAAAAAAAAAAAAAAAAAAAAAAAAAAAAAAAAAAAAAAAAAAAAAAAAAAAAAAA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10;////////////////////////////////////////////////////////////////////////////&#10;////////////////////////////////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&#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AM0AAM0AAM0AAM0AAM0AAM0AAM0AAM0AAM0AAM0AAM0AAM0AAM0AAM0AAM0A&#10;AM0AAM0AAM0AAM0AAAAAAM0AAM0AAM0AAM0AAM0AAM0AAM0AAM0AAM0AAM0AAM0AAM0AAM0AAM0A&#10;AM0AAM0AAM0AAM0AAM0AAM0A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10;////////////////////////////////////////////////////////////////////////////&#10;////////////////////////////////////////////////////////////////////////////&#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&#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AM0AAM0AAM0AAM0A&#10;AM0AAM0AAM0AAM0AAM0AAM0AAM0AAM0AAM0AAM0AAM0AAM0AAM0AAM0AAM0AAAAAAM0AAM0AAM0A&#10;AM0AAM0AAM0AAM0AAM0AAM0AAM0AAM0AAM0AAM0AAM0AAM0AAM0AAM0AAM0AAM0AAM0A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10;////////////////////////////////////////////////////////////////////////////&#10;////////////////////////////////////////////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&#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AM0AAM0AAM0AAM0AAM0AAM0AAM0AAM0AAM0AAM0AAM0AAM0A&#10;AM0AAM0AAM0AAM0AAM0AAM0AAM0AAAAAAM0AAM0AAM0AAM0AAM0AAM0AAM0AAM0AAM0AAM0AAM0A&#10;AM0AAM0AAM0AAM0AAM0AAM0AAM0AAM0AAM0A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10;////////////////////////////////////////////////////////////////////////////&#10;////////////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&#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AM0A&#10;AM0AAM0AAM0AAM0AAM0AAM0AAM0AAM0AAM0AAM0AAM0AAM0AAM0AAM0AAM0AAM0AAM0AAM0AAAAA&#10;AM0AAM0AAM0AAM0AAM0AAM0AAM0AAM0AAM0AAM0AAM0AAM0AAM0AAM0AAM0AAM0AAM0AAM0AAM0A&#10;AM0A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10;////////////////////////////////////////////////////////////////////////////&#10;////////////////////////////////////////////////////////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&#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AM0AAM0AAM0AAM0AAM0AAM0AAM0AAM0AAM0A&#10;AM0AAM0AAM0AAM0AAM0AAM0AAM0AAM0AAM0AAM0AAAAAAM0AAM0AAM0AAM0AAM0AAM0AAM0AAM0A&#10;AM0AAM0AAM0AAM0AAM0AAM0AAM0AAM0AAM0AAM0AAM0AAM0A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10;////////////////////////////////////////////////////////////////////////////&#10;////////////////////////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&#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AM0AAM0AAM0AAM0AAM0AAM0AAM0AAM0AAM0AAM0AAM0AAM0AAM0AAM0AAM0AAM0AAM0A&#10;AM0AAM0AAAAAAM0AAM0AAM0AAM0AAM0AAM0AAM0AAM0AAM0AAM0AAM0AAM0AAM0AAM0AAM0AAM0A&#10;AM0AAM0AAM0AAM0A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10;////////////////////////////////////////////////////////////////////////////&#10;////////////////////////////////////////////////////////////////////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&#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AM0AAM0AAM0AAM0AAM0AAM0A&#10;AM0AAM0AAM0AAM0AAM0AAM0AAM0AAM0AAM0AAM0AAM0AAM0AAM0AAAAAAM0AAM0AAM0AAM0AAM0A&#10;AM0AAM0AAM0AAM0AAM0AAM0AAM0AAM0AAM0AAM0AAM0AAM0AAM0AAM0AAM0A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10;////////////////////////////////////////////////////////////////////////////&#10;////////////////////////////////////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&#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AM0AAM0AAM0AAM0AAM0AAM0AAM0AAM0AAM0AAM0AAM0AAM0AAM0AAM0A&#10;AM0AAM0AAM0AAM0AAM0AAAAAAM0AAM0AAM0AAM0AAM0AAM0AAM0AAM0AAM0AAM0AAM0AAM0AAM0A&#10;AM0AAM0AAM0AAM0AAM0AAM0AAM0A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10;////////////////////////////////////////////////////////////////////////////&#10;////////////////////////////////////////////////////////////////////////////&#10;////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&#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AM0AAM0AAM0A&#10;AM0AAM0AAM0AAM0AAM0AAM0AAM0AAM0AAM0AAM0AAM0AAM0AAM0AAM0AAM0AAM0AAAAAAM0AAM0A&#10;AM0AAM0AAM0AAM0AAM0AAM0AAM0AAM0AAM0AAM0AAM0AAM0AAM0AAM0AAM0AAM0AAM0AAM0A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10;////////////////////////////////////////////////////////////////////////////&#10;////////////////////////////////////////////////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&#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AM0AAM0AAM0AAM0AAM0AAM0AAM0AAM0AAM0AAM0AAM0A&#10;AM0AAM0AAM0AAM0AAM0AAM0AAM0AAM0AAAAAAM0AAM0AAM0AAM0AAM0AAM0AAM0AAM0AAM0AAM0A&#10;AM0AAM0AAM0AAM0AAM0AAM0AAM0AAM0AAM0AAM0A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10;////////////////////////////////////////////////////////////////////////////&#10;////////////////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&#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AM0AAM0AAM0AAM0AAM0AAM0AAM0AAM0AAM0AAM0AAM0AAM0AAM0AAM0AAM0AAM0AAM0AAM0AAM0A&#10;AAAAAM0AAM0AAM0AAM0AAM0AAM0AAM0AAM0AAM0AAM0AAM0AAM0AAM0AAM0AAM0AAM0AAM0AAM0A&#10;AM0AAM0A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10;////////////////////////////////////////////////////////////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&#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AM0AAM0AAM0AAM0AAM0AAM0AAM0AAM0A&#10;AM0AAM0AAM0AAM0AAM0AAM0AAM0AAM0AAM0AAM0AAM0AAAAAAM0AAM0AAM0AAM0AAM0AAM0AAM0A&#10;AM0AAM0AAM0AAM0AAM0AAM0AAM0AAM0AAM0AAM0AAM0AAM0AAM0A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10;////////////////////////////////////////////////////////////////////////////&#10;////////////////////////////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AM0AAM0AAM0AAM0AAM0AAM0AAM0AAM0AAM0AAM0AAM0AAM0AAM0AAM0AAM0AAM0A&#10;AM0AAM0AAM0AAAAAAM0AAM0AAM0AAM0AAM0AAM0AAM0AAM0AAM0AAM0AAM0AAM0AAM0AAM0AAM0A&#10;AM0AAM0AAM0AAM0AAM0A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10;////////////////////////////////////////////////////////////////////////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&#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AM0AAM0AAM0AAM0AAM0A&#10;AM0AAM0AAM0AAM0AAM0AAM0AAM0AAM0AAM0AAM0AAM0AAM0AAM0AAM0AAAAAAM0AAM0AAM0AAM0A&#10;AM0AAM0AAM0AAM0AAM0AAM0AAM0AAM0AAM0AAM0AAM0AAM0AAM0AAM0AAM0AAM0A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10;////////////////////////////////////////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&#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AM0AAM0AAM0AAM0AAM0AAM0AAM0AAM0AAM0AAM0AAM0AAM0AAM0A&#10;AM0AAM0AAM0AAM0AAM0AAM0AAAAAAM0AAM0AAM0AAM0AAM0AAM0AAM0AAM0AAM0AAM0AAM0AAM0A&#10;AM0AAM0AAM0AAM0AAM0AAM0AAM0AAM0A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10;////////////////////////////////////////////////////////////////////////////&#10;////////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&#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AM0AAM0A&#10;AM0AAM0AAM0AAM0AAM0AAM0AAM0AAM0AAM0AAM0AAM0AAM0AAM0AAM0AAM0AAM0AAM0AAAAAAM0A&#10;AM0AAM0AAM0AAM0AAM0AAM0AAM0AAM0AAM0AAM0AAM0AAM0AAM0AAM0AAM0AAM0AAM0AAM0AAM0A&#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10;////////////////////////////////////////////////////////////////////////////&#10;////////////////////////////////////////////////////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&#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AM0AAM0AAM0AAM0AAM0AAM0AAM0AAM0AAM0AAM0A&#10;AM0AAM0AAM0AAM0AAM0AAM0AAM0AAM0AAM0AAAAAAM0AAM0AAM0AAM0AAM0AAM0AAM0AAM0AAM0A&#10;AM0AAM0AAM0AAM0AAM0AAM0AAM0AAM0AAM0AAM0AAM0A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10;////////////////////////////////////////////////////////////////////////////&#10;////////////////////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&#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AM0AAM0AAM0AAM0AAM0AAM0AAM0AAM0AAM0AAM0AAM0AAM0AAM0AAM0AAM0AAM0AAM0AAM0A&#10;AM0AAAAAAM0AAM0AAM0AAM0AAM0AAM0AAM0AAM0AAM0AAM0AAM0AAM0AAM0AAM0AAM0AAM0AAM0A&#10;AM0AAM0AAM0A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10;////////////////////////////////////////////////////////////////////////////&#10;////////////////////////////////////////////////////////////////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&#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AM0AAM0AAM0AAM0AAM0AAM0AAM0A&#10;AM0AAM0AAM0AAM0AAM0AAM0AAM0AAM0AAM0AAM0AAM0AAM0AAAAAAM0AAM0AAM0AAM0AAM0AAM0A&#10;AM0AAM0AAM0AAM0AAM0AAM0AAM0AAM0AAM0AAM0AAM0AAM0AAM0AAM0A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10;////////////////////////////////////////////////////////////////////////////&#10;////////////////////////////////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&#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AM0AAM0AAM0AAM0AAM0AAM0AAM0AAM0AAM0AAM0AAM0AAM0AAM0AAM0AAM0A&#10;AM0AAM0AAM0AAM0AAAAAAM0AAM0AAM0AAM0AAM0AAM0AAM0AAM0AAM0AAM0AAM0AAM0AAM0AAM0A&#10;AM0AAM0AAM0AAM0AAM0AAM0A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10;////////////////////////////////////////////////////////////////////////////&#10;////////////////////////////////////////////////////////////////////////////&#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&#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AM0AAM0AAM0AAM0A&#10;AM0AAAAAAAAAAAAAAAAAAAAAAAAAAAAAAAAAAAAAAAAAAAAAAAAAAAAAAAAAAAAAAAAAAAAAAAAA&#10;AAAAAAAAAAAAAAAAAAAAAAAAAAAAAAAAAAAAAAAAAAAAAAAAAM0AAM0AAM0AAM0AAM0A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10;////////////////////////////////////////////////////////////////////////////&#10;////////////////////////////////////////////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&#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10;////////////////////////////////////////////////////////////////////////////&#10;////////////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&#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10;////////////////////////////////////////////////////////////////////////////&#10;////////////////////////////////////////////////////////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&#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10;////////////////////////////////////////////////////////////////////////////&#10;////////////////////////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&#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10;////////////////////////////////////////////////////////////////////////////&#10;////////////////////////////////////////////////////////////////////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&#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10;////////////////////////////////////////////////////////////////////////////&#10;////////////////////////////////////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&#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10;////////////////////////////////////////////////////////////////////////////&#10;////////////////////////////////////////////////////////////////////////////&#10;////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&#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10;////////////////////////////////////////////////////////////////////////////&#10;////////////////////////////////////////////////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&#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10;////////////////////////////////////////////////////////////////////////////&#10;////////////////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&#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10;////////////////////////////////////////////////////////////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&#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10;////////////////////////////////////////////////////////////////////////////&#10;////////////////////////////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10;////////////////////////////////////////////////////////////////////////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&#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10;////////////////////////////////////////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&#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10;////////////////////////////////////////////////////////////////////////////&#10;////////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&#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10;////////////////////////////////////////////////////////////////////////////&#10;////////////////////////////////////////////////////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&#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10;////////////////////////////////////////////////////////////////////////////&#10;////////////////////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&#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10;////////////////////////////////////////////////////////////////////////////&#10;////////////////////////////////////////////////////////////////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&#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10;////////////////////////////////////////////////////////////////////////////&#10;////////////////////////////////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&#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10;////////////////////////////////////////////////////////////////////////////&#10;////////////////////////////////////////////////////////////////////////////&#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&#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10;////////////////////////////////////////////////////////////////////////////&#10;////////////////////////////////////////////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&#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10;////////////////////////////////////////////////////////////////////////////&#10;////////////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&#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10;////////////////////////////////////////////////////////////////////////////&#10;////////////////////////////////////////////////////////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&#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10;////////////////////////////////////////////////////////////////////////////&#10;////////////////////////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&#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10;////////////////////////////////////////////////////////////////////////////&#10;////////////////////////////////////////////////////////////////////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10;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&#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10;////////////////////////////////////////////////////////////////////////////&#10;////////////////////////////////////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&#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10;////////////////////////////////////////////////////////////////////////////&#10;////////////////////////////////////////////////////////////////////////////&#10;////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&#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10;////////////////////////////////////////////////////////////////////////////&#10;////////////////////////////////////////////////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&#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10;////////////////////////////////////////////////////////////////////////////&#10;////////////////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&#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10;////////////////////////////////////////////////////////////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&#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10;////////////////////////////////////////////////////////////////////////////&#10;////////////////////////////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10;////////////////////////////////////////////////////////////////////////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&#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10;////////////////////////////////////////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&#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10;////////////////////////////////////////////////////////////////////////////&#10;////////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&#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10;////////////////////////////////////////////////////////////////////////////&#10;////////////////////////////////////////////////////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&#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10;////////////////////////////////////////////////////////////////////////////&#10;////////////////////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&#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10;////////////////////////////////////////////////////////////////////////////&#10;////////////////////////////////////////////////////////////////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&#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10;////////////////////////////////////////////////////////////////////////////&#10;////////////////////////////////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&#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10;////////////////////////////////////////////////////////////////////////////&#10;////////////////////////////////////////////////////////////////////////////&#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&#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10;////////////////////////////////////////////////////////////////////////////&#10;////////////////////////////////////////////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&#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10;////////////////////////////////////////////////////////////////////////////&#10;////////////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&#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10;////////////////////////////////////////////////////////////////////////////&#10;////////////////////////////////////////////////////////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&#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10;////////////////////////////////////////////////////////////////////////////&#10;////////////////////////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&#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10;////////////////////////////////////////////////////////////////////////////&#10;////////////////////////////////////////////////////////////////////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10;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&#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10;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&#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&#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10;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&#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&#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10;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&#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&#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AM0AAM0AAM0AAM0AAM0AAM0AAM0AAM0AAM0AAM0AAM0A&#10;AM0AAM0AAM0AAM0AAM0AAM0AAM0AAM0AAM0AAM0AAM0AAM0AAM0AAM0AAM0AAM0AAM0AAM0AAM0A&#10;AM0AAM0AAM0AAM0AAM0AAM0AAM0AAM0AAM0AAM0A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10;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&#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&#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AM0AAM0AAM0AAM0AAM0AAM0AAM0AAM0AAM0AAM0AAM0AAM0AAM0AAM0AAM0AAM0AAM0AAM0AAM0A&#10;AM0AAM0AAM0AAM0AAM0AAM0AAM0AAM0AAM0AAM0AAM0AAM0AAM0AAM0AAM0AAM0AAM0AAM0AAM0A&#10;AM0AAM0A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10;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&#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AM0AAM0AAM0AAM0AAM0AAM0AAM0AAM0A&#10;AM0AAM0AAM0AAM0AAM0AAM0AAM0AAM0AAM0AAM0AAM0AAM0AAM0AAM0AAM0AAM0AAM0AAM0AAM0A&#10;AM0AAM0AAM0AAM0AAM0AAM0AAM0AAM0AAM0AAM0AAM0AAM0AAM0A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10;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AM0AAM0AAM0AAM0AAM0AAM0AAM0AAM0AAM0AAM0AAM0AAM0AAM0AAM0AAM0AAM0A&#10;AM0AAM0AAM0AAM0AAM0AAM0AAM0AAM0AAM0AAM0AAM0AAM0AAM0AAM0AAM0AAM0AAM0AAM0AAM0A&#10;AM0AAM0AAM0AAM0AAM0A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10;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&#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10;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" o:allowoverlap="f">
                <v:shape id="Picture 14" o:spid="_x0000_s1048" type="#_x0000_t75" alt="A graph of different colored bars&#10;&#10;AI-generated content may be incorrect." style="position:absolute;left:8191;width:41383;height:24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" stroked="t" strokecolor="black [3213]" strokeweight=".25pt">
                  <v:imagedata r:id="rId16" o:title="A graph of different colored bars&#10;&#10;AI-generated content may be incorrect" croptop="7320f"/>
                  <v:path arrowok="t"/>
                </v:shape>
                <v:group id="Group 16" o:spid="_x0000_s1049" style="position:absolute;left:-952;top:26098;width:59308;height:13272" coordorigin="-952" coordsize="59309,13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">
                  <v:shape id="Text Box 2" o:spid="_x0000_s1050" type="#_x0000_t202" style="position:absolute;left:-952;top:508;width:59308;height:1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" stroked="f" strokeweight=".25pt">
                    <v:textbox>
                      <w:txbxContent>
                        <w:p w14:paraId="57AC98D3" w14:textId="77777777" w:rsidR="00C03A93" w:rsidRPr="00E4311C" w:rsidRDefault="00C03A93" w:rsidP="00C03A93">
                          <w:pPr>
                            <w:rPr>
                              <w:sz w:val="19"/>
                              <w:szCs w:val="19"/>
                            </w:rPr>
                          </w:pPr>
                          <w:r w:rsidRPr="00354AC8">
                            <w:rPr>
                              <w:b/>
                              <w:bCs/>
                              <w:sz w:val="19"/>
                              <w:szCs w:val="19"/>
                            </w:rPr>
                            <w:t xml:space="preserve">Fig 3. </w:t>
                          </w:r>
                          <w:r w:rsidRPr="00354AC8">
                            <w:rPr>
                              <w:sz w:val="19"/>
                              <w:szCs w:val="19"/>
                            </w:rPr>
                            <w:t>Comparison of average (±95%CI) dry foliage weight (mg) sorted by nodulation state, “No Nodules”, “Nodules and/or Bumps”, “Nodules” (includes plants that possess either nodules only, or nodules and bumps)</w:t>
                          </w:r>
                          <w:r>
                            <w:rPr>
                              <w:sz w:val="19"/>
                              <w:szCs w:val="19"/>
                            </w:rPr>
                            <w:t xml:space="preserve">, </w:t>
                          </w:r>
                          <w:r w:rsidRPr="00354AC8">
                            <w:rPr>
                              <w:sz w:val="19"/>
                              <w:szCs w:val="19"/>
                            </w:rPr>
                            <w:t xml:space="preserve">“Bumps Only” (excludes plants with nodules and bumps), organised by </w:t>
                          </w:r>
                          <w:r w:rsidRPr="00354AC8">
                            <w:rPr>
                              <w:i/>
                              <w:iCs/>
                              <w:sz w:val="19"/>
                              <w:szCs w:val="19"/>
                            </w:rPr>
                            <w:t>Lotus</w:t>
                          </w:r>
                          <w:r w:rsidRPr="00354AC8">
                            <w:rPr>
                              <w:sz w:val="19"/>
                              <w:szCs w:val="19"/>
                            </w:rPr>
                            <w:t xml:space="preserve"> species (</w:t>
                          </w:r>
                          <w:r w:rsidRPr="00354AC8">
                            <w:rPr>
                              <w:i/>
                              <w:iCs/>
                              <w:sz w:val="19"/>
                              <w:szCs w:val="19"/>
                            </w:rPr>
                            <w:t>L. australis</w:t>
                          </w:r>
                          <w:r w:rsidRPr="00354AC8">
                            <w:rPr>
                              <w:sz w:val="19"/>
                              <w:szCs w:val="19"/>
                            </w:rPr>
                            <w:t xml:space="preserve"> ID#3</w:t>
                          </w:r>
                          <w:r w:rsidRPr="00354AC8">
                            <w:rPr>
                              <w:i/>
                              <w:iCs/>
                              <w:sz w:val="19"/>
                              <w:szCs w:val="19"/>
                            </w:rPr>
                            <w:t>, L. uliginosus</w:t>
                          </w:r>
                          <w:r w:rsidRPr="00354AC8">
                            <w:rPr>
                              <w:sz w:val="19"/>
                              <w:szCs w:val="19"/>
                            </w:rPr>
                            <w:t xml:space="preserve"> GLOC005, </w:t>
                          </w:r>
                          <w:r w:rsidRPr="00354AC8">
                            <w:rPr>
                              <w:i/>
                              <w:iCs/>
                              <w:sz w:val="19"/>
                              <w:szCs w:val="19"/>
                            </w:rPr>
                            <w:t>L. rectus</w:t>
                          </w:r>
                          <w:r w:rsidRPr="00354AC8">
                            <w:rPr>
                              <w:sz w:val="19"/>
                              <w:szCs w:val="19"/>
                            </w:rPr>
                            <w:t xml:space="preserve"> Tas2206)</w:t>
                          </w:r>
                          <w:r>
                            <w:rPr>
                              <w:sz w:val="19"/>
                              <w:szCs w:val="19"/>
                            </w:rPr>
                            <w:t xml:space="preserve">. Sample sizes for each group are as follows: No Nodule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4, </w:t>
                          </w:r>
                          <w:r w:rsidRPr="00D63938">
                            <w:rPr>
                              <w:i/>
                              <w:iCs/>
                              <w:sz w:val="19"/>
                              <w:szCs w:val="19"/>
                            </w:rPr>
                            <w:t>L. uliginosus</w:t>
                          </w:r>
                          <w:r w:rsidRPr="00D63938">
                            <w:rPr>
                              <w:sz w:val="19"/>
                              <w:szCs w:val="19"/>
                            </w:rPr>
                            <w:t xml:space="preserve"> GLOC005</w:t>
                          </w:r>
                          <w:r>
                            <w:rPr>
                              <w:sz w:val="19"/>
                              <w:szCs w:val="19"/>
                            </w:rPr>
                            <w:t xml:space="preserve">: n = 5, </w:t>
                          </w:r>
                          <w:r w:rsidRPr="00D63938">
                            <w:rPr>
                              <w:i/>
                              <w:iCs/>
                              <w:sz w:val="19"/>
                              <w:szCs w:val="19"/>
                            </w:rPr>
                            <w:t>L. rectus</w:t>
                          </w:r>
                          <w:r w:rsidRPr="00D63938">
                            <w:rPr>
                              <w:sz w:val="19"/>
                              <w:szCs w:val="19"/>
                            </w:rPr>
                            <w:t xml:space="preserve"> Tas2206</w:t>
                          </w:r>
                          <w:r>
                            <w:rPr>
                              <w:sz w:val="19"/>
                              <w:szCs w:val="19"/>
                            </w:rPr>
                            <w:t xml:space="preserve">: n = 5. Nodules &amp;/or Bump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4, </w:t>
                          </w:r>
                          <w:r w:rsidRPr="00D63938">
                            <w:rPr>
                              <w:i/>
                              <w:iCs/>
                              <w:sz w:val="19"/>
                              <w:szCs w:val="19"/>
                            </w:rPr>
                            <w:t>L. uliginosus</w:t>
                          </w:r>
                          <w:r w:rsidRPr="00D63938">
                            <w:rPr>
                              <w:sz w:val="19"/>
                              <w:szCs w:val="19"/>
                            </w:rPr>
                            <w:t xml:space="preserve"> GLOC005</w:t>
                          </w:r>
                          <w:r>
                            <w:rPr>
                              <w:sz w:val="19"/>
                              <w:szCs w:val="19"/>
                            </w:rPr>
                            <w:t>: n =</w:t>
                          </w:r>
                          <w:r w:rsidRPr="00D63938">
                            <w:rPr>
                              <w:sz w:val="19"/>
                              <w:szCs w:val="19"/>
                            </w:rPr>
                            <w:t xml:space="preserve"> </w:t>
                          </w:r>
                          <w:r>
                            <w:rPr>
                              <w:sz w:val="19"/>
                              <w:szCs w:val="19"/>
                            </w:rPr>
                            <w:t xml:space="preserve">4, </w:t>
                          </w:r>
                          <w:r w:rsidRPr="00D63938">
                            <w:rPr>
                              <w:i/>
                              <w:iCs/>
                              <w:sz w:val="19"/>
                              <w:szCs w:val="19"/>
                            </w:rPr>
                            <w:t>L. rectus</w:t>
                          </w:r>
                          <w:r w:rsidRPr="00D63938">
                            <w:rPr>
                              <w:sz w:val="19"/>
                              <w:szCs w:val="19"/>
                            </w:rPr>
                            <w:t xml:space="preserve"> Tas2206</w:t>
                          </w:r>
                          <w:r>
                            <w:rPr>
                              <w:sz w:val="19"/>
                              <w:szCs w:val="19"/>
                            </w:rPr>
                            <w:t xml:space="preserve">: n = 5. Nodules: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3, </w:t>
                          </w:r>
                          <w:r w:rsidRPr="00D63938">
                            <w:rPr>
                              <w:i/>
                              <w:iCs/>
                              <w:sz w:val="19"/>
                              <w:szCs w:val="19"/>
                            </w:rPr>
                            <w:t>L. uliginosus</w:t>
                          </w:r>
                          <w:r w:rsidRPr="00D63938">
                            <w:rPr>
                              <w:sz w:val="19"/>
                              <w:szCs w:val="19"/>
                            </w:rPr>
                            <w:t xml:space="preserve"> GLOC005</w:t>
                          </w:r>
                          <w:r>
                            <w:rPr>
                              <w:sz w:val="19"/>
                              <w:szCs w:val="19"/>
                            </w:rPr>
                            <w:t>: n =</w:t>
                          </w:r>
                          <w:r w:rsidRPr="00D63938">
                            <w:rPr>
                              <w:sz w:val="19"/>
                              <w:szCs w:val="19"/>
                            </w:rPr>
                            <w:t xml:space="preserve"> </w:t>
                          </w:r>
                          <w:r>
                            <w:rPr>
                              <w:sz w:val="19"/>
                              <w:szCs w:val="19"/>
                            </w:rPr>
                            <w:t xml:space="preserve">0, </w:t>
                          </w:r>
                          <w:r w:rsidRPr="00D63938">
                            <w:rPr>
                              <w:i/>
                              <w:iCs/>
                              <w:sz w:val="19"/>
                              <w:szCs w:val="19"/>
                            </w:rPr>
                            <w:t>L. rectus</w:t>
                          </w:r>
                          <w:r w:rsidRPr="00D63938">
                            <w:rPr>
                              <w:sz w:val="19"/>
                              <w:szCs w:val="19"/>
                            </w:rPr>
                            <w:t xml:space="preserve"> Tas2206</w:t>
                          </w:r>
                          <w:r>
                            <w:rPr>
                              <w:sz w:val="19"/>
                              <w:szCs w:val="19"/>
                            </w:rPr>
                            <w:t xml:space="preserve">: n = 3. Bumps Only: </w:t>
                          </w:r>
                          <w:r w:rsidRPr="00D63938">
                            <w:rPr>
                              <w:i/>
                              <w:iCs/>
                              <w:sz w:val="19"/>
                              <w:szCs w:val="19"/>
                            </w:rPr>
                            <w:t>L. australis</w:t>
                          </w:r>
                          <w:r w:rsidRPr="00D63938">
                            <w:rPr>
                              <w:sz w:val="19"/>
                              <w:szCs w:val="19"/>
                            </w:rPr>
                            <w:t xml:space="preserve"> ID#3</w:t>
                          </w:r>
                          <w:r>
                            <w:rPr>
                              <w:sz w:val="19"/>
                              <w:szCs w:val="19"/>
                            </w:rPr>
                            <w:t>:</w:t>
                          </w:r>
                          <w:r>
                            <w:rPr>
                              <w:i/>
                              <w:iCs/>
                              <w:sz w:val="19"/>
                              <w:szCs w:val="19"/>
                            </w:rPr>
                            <w:t xml:space="preserve"> </w:t>
                          </w:r>
                          <w:r>
                            <w:rPr>
                              <w:sz w:val="19"/>
                              <w:szCs w:val="19"/>
                            </w:rPr>
                            <w:t xml:space="preserve">n = 1, </w:t>
                          </w:r>
                          <w:r w:rsidRPr="00D63938">
                            <w:rPr>
                              <w:i/>
                              <w:iCs/>
                              <w:sz w:val="19"/>
                              <w:szCs w:val="19"/>
                            </w:rPr>
                            <w:t>L. uliginosus</w:t>
                          </w:r>
                          <w:r w:rsidRPr="00D63938">
                            <w:rPr>
                              <w:sz w:val="19"/>
                              <w:szCs w:val="19"/>
                            </w:rPr>
                            <w:t xml:space="preserve"> GLOC005</w:t>
                          </w:r>
                          <w:r>
                            <w:rPr>
                              <w:sz w:val="19"/>
                              <w:szCs w:val="19"/>
                            </w:rPr>
                            <w:t>: n =</w:t>
                          </w:r>
                          <w:r w:rsidRPr="00D63938">
                            <w:rPr>
                              <w:sz w:val="19"/>
                              <w:szCs w:val="19"/>
                            </w:rPr>
                            <w:t xml:space="preserve"> </w:t>
                          </w:r>
                          <w:r>
                            <w:rPr>
                              <w:sz w:val="19"/>
                              <w:szCs w:val="19"/>
                            </w:rPr>
                            <w:t xml:space="preserve">4, </w:t>
                          </w:r>
                          <w:r w:rsidRPr="00D63938">
                            <w:rPr>
                              <w:i/>
                              <w:iCs/>
                              <w:sz w:val="19"/>
                              <w:szCs w:val="19"/>
                            </w:rPr>
                            <w:t>L. rectus</w:t>
                          </w:r>
                          <w:r w:rsidRPr="00D63938">
                            <w:rPr>
                              <w:sz w:val="19"/>
                              <w:szCs w:val="19"/>
                            </w:rPr>
                            <w:t xml:space="preserve"> Tas2206</w:t>
                          </w:r>
                          <w:r>
                            <w:rPr>
                              <w:sz w:val="19"/>
                              <w:szCs w:val="19"/>
                            </w:rPr>
                            <w:t>: n = 2.</w:t>
                          </w:r>
                        </w:p>
                        <w:p w14:paraId="136FB1C5" w14:textId="77777777" w:rsidR="00C03A93" w:rsidRPr="00354AC8" w:rsidRDefault="00C03A93" w:rsidP="00C03A93">
                          <w:pPr>
                            <w:rPr>
                              <w:sz w:val="19"/>
                              <w:szCs w:val="19"/>
                            </w:rPr>
                          </w:pPr>
                        </w:p>
                      </w:txbxContent>
                    </v:textbox>
                  </v:shape>
                  <v:line id="Straight Connector 15" o:spid="_x0000_s1051" style="position:absolute;visibility:visible;mso-wrap-style:square" from="0,0" to="57785,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" strokecolor="#737373 [1614]">
                    <v:stroke joinstyle="miter"/>
                  </v:line>
                  <v:line id="Straight Connector 15" o:spid="_x0000_s1052" style="position:absolute;visibility:visible;mso-wrap-style:square" from="63,12128" to="57848,121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" strokecolor="#737373 [1614]">
                    <v:stroke joinstyle="miter"/>
                  </v:line>
                </v:group>
                <w10:wrap type="topAndBottom" anchorx="margin" anchory="page"/>
              </v:group>
            </w:pict>
          </mc:Fallback>
        </mc:AlternateContent>
      </w:r>
      <w:r w:rsidR="001D64AB" w:rsidRPr="001D64AB">
        <w:t>Normality of data was also confirmed by</w:t>
      </w:r>
      <w:r w:rsidR="00BB5C5E">
        <w:t xml:space="preserve"> </w:t>
      </w:r>
      <w:r w:rsidR="00835B39">
        <w:t>reasonable degree of</w:t>
      </w:r>
      <w:r w:rsidR="001D64AB" w:rsidRPr="001D64AB">
        <w:t xml:space="preserve"> linearity </w:t>
      </w:r>
      <w:r w:rsidR="00835B39">
        <w:t xml:space="preserve">in </w:t>
      </w:r>
      <w:r w:rsidR="001D64AB" w:rsidRPr="001D64AB">
        <w:t xml:space="preserve">the Normal Q-Q plot </w:t>
      </w:r>
      <w:r w:rsidR="00835B39" w:rsidRPr="007D73FF">
        <w:t>(</w:t>
      </w:r>
      <w:r w:rsidR="007D73FF">
        <w:t>S4b</w:t>
      </w:r>
      <w:r w:rsidR="00835B39" w:rsidRPr="007D73FF">
        <w:t>).</w:t>
      </w:r>
    </w:p>
    <w:p w14:paraId="78237EF9" w14:textId="31378AAD" w:rsidR="00C6786C" w:rsidRDefault="00835B39" w:rsidP="001D64AB">
      <w:pPr>
        <w:spacing w:line="360" w:lineRule="auto"/>
      </w:pPr>
      <w:r>
        <w:t>The One</w:t>
      </w:r>
      <w:r w:rsidR="001D64AB" w:rsidRPr="001D64AB">
        <w:t xml:space="preserve">-Way ANOVA found no significant interaction between </w:t>
      </w:r>
      <w:r w:rsidR="00550EF4">
        <w:t>symbiosis state</w:t>
      </w:r>
      <w:r w:rsidR="001D64AB" w:rsidRPr="001D64AB">
        <w:t xml:space="preserve"> and w</w:t>
      </w:r>
      <w:r w:rsidR="00550EF4">
        <w:t>eight of the cuttings</w:t>
      </w:r>
      <w:r w:rsidR="001D64AB" w:rsidRPr="001D64AB">
        <w:t xml:space="preserve"> (F</w:t>
      </w:r>
      <w:r w:rsidR="00550EF4" w:rsidRPr="003D67D8">
        <w:rPr>
          <w:vertAlign w:val="subscript"/>
        </w:rPr>
        <w:t>3</w:t>
      </w:r>
      <w:r w:rsidR="001D64AB" w:rsidRPr="003D67D8">
        <w:rPr>
          <w:vertAlign w:val="subscript"/>
        </w:rPr>
        <w:t>,</w:t>
      </w:r>
      <w:r w:rsidR="00550EF4" w:rsidRPr="003D67D8">
        <w:rPr>
          <w:vertAlign w:val="subscript"/>
        </w:rPr>
        <w:t>8</w:t>
      </w:r>
      <w:r w:rsidR="001D64AB" w:rsidRPr="003D67D8">
        <w:rPr>
          <w:vertAlign w:val="subscript"/>
        </w:rPr>
        <w:t xml:space="preserve"> </w:t>
      </w:r>
      <w:r w:rsidR="001D64AB" w:rsidRPr="001D64AB">
        <w:t xml:space="preserve">= </w:t>
      </w:r>
      <w:r w:rsidR="003D67D8" w:rsidRPr="003D67D8">
        <w:t>0.145</w:t>
      </w:r>
      <w:r w:rsidR="001D64AB" w:rsidRPr="001D64AB">
        <w:t>, p = 0.</w:t>
      </w:r>
      <w:r w:rsidR="003D67D8">
        <w:t>9300</w:t>
      </w:r>
      <w:r w:rsidR="001D64AB" w:rsidRPr="001D64AB">
        <w:t>)</w:t>
      </w:r>
      <w:r w:rsidR="00827140">
        <w:t xml:space="preserve"> (</w:t>
      </w:r>
      <w:r w:rsidR="0054544B">
        <w:t>Fig. 3)</w:t>
      </w:r>
      <w:r w:rsidR="001D64AB" w:rsidRPr="001D64AB">
        <w:t>. Th</w:t>
      </w:r>
      <w:r w:rsidR="009030BC">
        <w:t xml:space="preserve">is indicates that </w:t>
      </w:r>
      <w:r w:rsidR="0032390B" w:rsidRPr="0032390B">
        <w:t xml:space="preserve">the symbiotic </w:t>
      </w:r>
      <w:r w:rsidR="0032390B" w:rsidRPr="0032390B">
        <w:rPr>
          <w:i/>
          <w:iCs/>
        </w:rPr>
        <w:t>M. australicum</w:t>
      </w:r>
      <w:r w:rsidR="0032390B" w:rsidRPr="0032390B">
        <w:t xml:space="preserve"> BR1-1-5xICE</w:t>
      </w:r>
      <w:r w:rsidR="008F0804" w:rsidRPr="008F0804">
        <w:rPr>
          <w:i/>
          <w:iCs/>
        </w:rPr>
        <w:t>Ml</w:t>
      </w:r>
      <w:r w:rsidR="008F0804" w:rsidRPr="008F0804">
        <w:t>Sym</w:t>
      </w:r>
      <w:r w:rsidR="0032390B" w:rsidRPr="0032390B">
        <w:t xml:space="preserve"> did not provide its plants with nitrogenous compounds</w:t>
      </w:r>
      <w:r w:rsidR="00E90F6F">
        <w:t xml:space="preserve">; </w:t>
      </w:r>
      <w:r w:rsidR="0032390B">
        <w:t xml:space="preserve">or at least, not enough to </w:t>
      </w:r>
      <w:r w:rsidR="002C26DE">
        <w:t>significantly benefit its host’s biomass</w:t>
      </w:r>
      <w:r w:rsidR="00E90F6F">
        <w:t>.</w:t>
      </w:r>
      <w:r w:rsidR="0032390B" w:rsidRPr="0032390B">
        <w:t xml:space="preserve"> Thus, it appears that the bacterium was incapable of utilising </w:t>
      </w:r>
      <w:r w:rsidR="009F4B2D">
        <w:t xml:space="preserve">the </w:t>
      </w:r>
      <w:r w:rsidR="00D84A14">
        <w:t xml:space="preserve">nitrogen-fixing genes </w:t>
      </w:r>
      <w:r w:rsidR="0032390B" w:rsidRPr="0032390B">
        <w:t xml:space="preserve">of </w:t>
      </w:r>
      <w:r w:rsidR="009F4B2D">
        <w:t xml:space="preserve">the </w:t>
      </w:r>
      <w:r w:rsidR="0032390B" w:rsidRPr="0032390B">
        <w:t>ICE</w:t>
      </w:r>
      <w:r w:rsidR="00DC1E3B">
        <w:rPr>
          <w:i/>
          <w:iCs/>
        </w:rPr>
        <w:t>MI</w:t>
      </w:r>
      <w:r w:rsidR="00DC1E3B">
        <w:t>Sym</w:t>
      </w:r>
      <w:r w:rsidR="0032390B" w:rsidRPr="0032390B">
        <w:t>.</w:t>
      </w:r>
      <w:r w:rsidR="002C26DE">
        <w:t xml:space="preserve"> </w:t>
      </w:r>
    </w:p>
    <w:p w14:paraId="68F07493" w14:textId="03592BA0" w:rsidR="00D3215B" w:rsidRPr="00685A6B" w:rsidRDefault="00D3215B" w:rsidP="00D3215B">
      <w:pPr>
        <w:spacing w:line="360" w:lineRule="auto"/>
        <w:rPr>
          <w:b/>
          <w:bCs/>
        </w:rPr>
      </w:pPr>
      <w:r w:rsidRPr="00685A6B">
        <w:rPr>
          <w:b/>
          <w:bCs/>
        </w:rPr>
        <w:t>Colony assessment</w:t>
      </w:r>
    </w:p>
    <w:p w14:paraId="6BB51F9D" w14:textId="2E540D4E" w:rsidR="00D3215B" w:rsidRDefault="00D3215B" w:rsidP="00D3215B">
      <w:pPr>
        <w:spacing w:line="360" w:lineRule="auto"/>
      </w:pPr>
      <w:r w:rsidRPr="00685A6B">
        <w:t>All plates</w:t>
      </w:r>
      <w:r>
        <w:t xml:space="preserve"> inoculated with the nodule suspension prepared from subjects L8+2, +3 and +5 displayed bacterial growth. Each isolate possessed a similar morphology of green, irregularly shaped, wet colonies. No secondary isolates or contaminants </w:t>
      </w:r>
      <w:r w:rsidR="009F4B2D">
        <w:t xml:space="preserve">were </w:t>
      </w:r>
      <w:r>
        <w:t xml:space="preserve">observed, indicating a pure culture. The fact </w:t>
      </w:r>
      <w:r w:rsidR="009F4B2D">
        <w:t xml:space="preserve">that the </w:t>
      </w:r>
      <w:r>
        <w:t xml:space="preserve">colonies appeared identical across nodules from all three assessed plants is strong evidence that the recovered isolate is the same bacteria used in the initial seedling inoculation, </w:t>
      </w:r>
      <w:r w:rsidRPr="00BC1FE2">
        <w:rPr>
          <w:i/>
          <w:iCs/>
        </w:rPr>
        <w:t>M</w:t>
      </w:r>
      <w:r>
        <w:rPr>
          <w:i/>
          <w:iCs/>
        </w:rPr>
        <w:t>.</w:t>
      </w:r>
      <w:r w:rsidRPr="00BC1FE2">
        <w:rPr>
          <w:i/>
          <w:iCs/>
        </w:rPr>
        <w:t xml:space="preserve"> australicum</w:t>
      </w:r>
      <w:r w:rsidRPr="00154CCD">
        <w:t xml:space="preserve"> BR1</w:t>
      </w:r>
      <w:r>
        <w:t>-</w:t>
      </w:r>
      <w:r w:rsidRPr="00154CCD">
        <w:t>1</w:t>
      </w:r>
      <w:r>
        <w:t>-</w:t>
      </w:r>
      <w:r w:rsidRPr="00154CCD">
        <w:t>5xICE</w:t>
      </w:r>
      <w:r w:rsidRPr="008F0804">
        <w:rPr>
          <w:i/>
          <w:iCs/>
        </w:rPr>
        <w:t>Ml</w:t>
      </w:r>
      <w:r w:rsidRPr="008F0804">
        <w:t>Sym</w:t>
      </w:r>
      <w:r>
        <w:t>. This displays that the bacter</w:t>
      </w:r>
      <w:r w:rsidR="009F4B2D">
        <w:t xml:space="preserve">ia were </w:t>
      </w:r>
      <w:r>
        <w:t>able utilise the symbiosis genes of ICE</w:t>
      </w:r>
      <w:r w:rsidRPr="008F0804">
        <w:rPr>
          <w:i/>
          <w:iCs/>
        </w:rPr>
        <w:t>Ml</w:t>
      </w:r>
      <w:r w:rsidRPr="008F0804">
        <w:t>Sym</w:t>
      </w:r>
      <w:r>
        <w:t xml:space="preserve">, at least to the extent of colonising the roots of </w:t>
      </w:r>
      <w:r w:rsidRPr="00711281">
        <w:rPr>
          <w:i/>
          <w:iCs/>
        </w:rPr>
        <w:t>L. rectus</w:t>
      </w:r>
      <w:r>
        <w:rPr>
          <w:i/>
          <w:iCs/>
        </w:rPr>
        <w:t xml:space="preserve"> </w:t>
      </w:r>
      <w:r>
        <w:t>Tas2206.</w:t>
      </w:r>
    </w:p>
    <w:p w14:paraId="33FDC1B8" w14:textId="34FD4A75" w:rsidR="00D3215B" w:rsidRDefault="00D3215B" w:rsidP="00D3215B">
      <w:pPr>
        <w:spacing w:line="360" w:lineRule="auto"/>
      </w:pPr>
      <w:r>
        <w:t xml:space="preserve">In contrast, the plates inoculated with the suspension from </w:t>
      </w:r>
      <w:r w:rsidRPr="00966F73">
        <w:rPr>
          <w:i/>
          <w:iCs/>
        </w:rPr>
        <w:t>L. australis</w:t>
      </w:r>
      <w:r w:rsidRPr="00D7749C">
        <w:t xml:space="preserve"> ID#3 </w:t>
      </w:r>
      <w:r>
        <w:t xml:space="preserve">and </w:t>
      </w:r>
      <w:r w:rsidRPr="00966F73">
        <w:rPr>
          <w:i/>
          <w:iCs/>
        </w:rPr>
        <w:t>L. uliginous</w:t>
      </w:r>
      <w:r w:rsidRPr="00D7749C">
        <w:t xml:space="preserve"> GLOC005</w:t>
      </w:r>
      <w:r>
        <w:t xml:space="preserve"> root cuttings displayed no growth. This indicates that although symbiosis initially began (as evidenced by the nodules/bumps), the plant eventually rejected the </w:t>
      </w:r>
      <w:r w:rsidRPr="00BC1FE2">
        <w:rPr>
          <w:i/>
          <w:iCs/>
        </w:rPr>
        <w:t>M</w:t>
      </w:r>
      <w:r>
        <w:rPr>
          <w:i/>
          <w:iCs/>
        </w:rPr>
        <w:t>.</w:t>
      </w:r>
      <w:r w:rsidRPr="00BC1FE2">
        <w:rPr>
          <w:i/>
          <w:iCs/>
        </w:rPr>
        <w:t xml:space="preserve"> australicum</w:t>
      </w:r>
      <w:r>
        <w:rPr>
          <w:i/>
          <w:iCs/>
        </w:rPr>
        <w:t xml:space="preserve"> </w:t>
      </w:r>
      <w:r>
        <w:t xml:space="preserve">symbiont at a </w:t>
      </w:r>
    </w:p>
    <w:p w14:paraId="28FD8557" w14:textId="6B6E5DE0" w:rsidR="00D3215B" w:rsidRPr="00361254" w:rsidRDefault="00C03A93" w:rsidP="00D3215B">
      <w:pPr>
        <w:spacing w:line="360" w:lineRule="auto"/>
      </w:pPr>
      <w:r>
        <w:rPr>
          <w:noProof/>
        </w:rPr>
        <w:lastRenderedPageBreak/>
        <mc:AlternateContent>
          <mc:Choice Requires="wpg">
            <w:drawing>
              <wp:anchor distT="0" distB="0" distL="114300" distR="114300" simplePos="0" relativeHeight="251673600" behindDoc="0" locked="0" layoutInCell="1" allowOverlap="1" wp14:anchorId="144F465B" wp14:editId="6795E978">
                <wp:simplePos x="0" y="0"/>
                <wp:positionH relativeFrom="margin">
                  <wp:posOffset>19050</wp:posOffset>
                </wp:positionH>
                <wp:positionV relativeFrom="margin">
                  <wp:posOffset>6350</wp:posOffset>
                </wp:positionV>
                <wp:extent cx="1835150" cy="3403600"/>
                <wp:effectExtent l="0" t="0" r="31750" b="6350"/>
                <wp:wrapSquare wrapText="bothSides"/>
                <wp:docPr id="1411073519" name="Group 9"/>
                <wp:cNvGraphicFramePr/>
                <a:graphic xmlns:a="http://schemas.openxmlformats.org/drawingml/2006/main">
                  <a:graphicData uri="http://schemas.microsoft.com/office/word/2010/wordprocessingGroup">
                    <wpg:wgp>
                      <wpg:cNvGrpSpPr/>
                      <wpg:grpSpPr>
                        <a:xfrm>
                          <a:off x="0" y="0"/>
                          <a:ext cx="1835150" cy="3403600"/>
                          <a:chOff x="19050" y="0"/>
                          <a:chExt cx="1835150" cy="3403600"/>
                        </a:xfrm>
                      </wpg:grpSpPr>
                      <wpg:grpSp>
                        <wpg:cNvPr id="1042490378" name="Group 9"/>
                        <wpg:cNvGrpSpPr/>
                        <wpg:grpSpPr>
                          <a:xfrm>
                            <a:off x="25400" y="0"/>
                            <a:ext cx="1828800" cy="3403600"/>
                            <a:chOff x="25400" y="0"/>
                            <a:chExt cx="1828800" cy="3403600"/>
                          </a:xfrm>
                        </wpg:grpSpPr>
                        <wpg:grpSp>
                          <wpg:cNvPr id="349775863" name="Group 13"/>
                          <wpg:cNvGrpSpPr/>
                          <wpg:grpSpPr>
                            <a:xfrm>
                              <a:off x="25400" y="0"/>
                              <a:ext cx="1766570" cy="3403600"/>
                              <a:chOff x="0" y="0"/>
                              <a:chExt cx="1766751" cy="3403600"/>
                            </a:xfrm>
                          </wpg:grpSpPr>
                          <wps:wsp>
                            <wps:cNvPr id="1173063995" name="TextBox 2"/>
                            <wps:cNvSpPr txBox="1"/>
                            <wps:spPr>
                              <a:xfrm>
                                <a:off x="6351" y="1244600"/>
                                <a:ext cx="1760400" cy="2159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9D4EE3A" w14:textId="77777777" w:rsidR="0031077F" w:rsidRPr="00490B33" w:rsidRDefault="0031077F" w:rsidP="0031077F">
                                  <w:pPr>
                                    <w:jc w:val="both"/>
                                    <w:rPr>
                                      <w:color w:val="000000" w:themeColor="text1"/>
                                      <w:sz w:val="20"/>
                                      <w:szCs w:val="20"/>
                                    </w:rPr>
                                  </w:pPr>
                                  <w:r>
                                    <w:rPr>
                                      <w:b/>
                                      <w:bCs/>
                                      <w:color w:val="000000" w:themeColor="text1"/>
                                      <w:sz w:val="20"/>
                                      <w:szCs w:val="20"/>
                                    </w:rPr>
                                    <w:t>Table</w:t>
                                  </w:r>
                                  <w:r w:rsidRPr="008049AD">
                                    <w:rPr>
                                      <w:b/>
                                      <w:bCs/>
                                      <w:color w:val="000000" w:themeColor="text1"/>
                                      <w:sz w:val="20"/>
                                      <w:szCs w:val="20"/>
                                    </w:rPr>
                                    <w:t xml:space="preserve"> 1</w:t>
                                  </w:r>
                                  <w:r w:rsidRPr="008049AD">
                                    <w:rPr>
                                      <w:color w:val="000000" w:themeColor="text1"/>
                                      <w:sz w:val="20"/>
                                      <w:szCs w:val="20"/>
                                    </w:rPr>
                                    <w:t xml:space="preserve">. </w:t>
                                  </w:r>
                                  <w:r>
                                    <w:rPr>
                                      <w:color w:val="000000" w:themeColor="text1"/>
                                      <w:sz w:val="20"/>
                                      <w:szCs w:val="20"/>
                                    </w:rPr>
                                    <w:t xml:space="preserve">Cu MIC </w:t>
                                  </w:r>
                                  <w:r w:rsidRPr="003407C8">
                                    <w:rPr>
                                      <w:i/>
                                      <w:iCs/>
                                      <w:color w:val="000000" w:themeColor="text1"/>
                                      <w:sz w:val="20"/>
                                      <w:szCs w:val="20"/>
                                    </w:rPr>
                                    <w:t>Trial II</w:t>
                                  </w:r>
                                  <w:r>
                                    <w:rPr>
                                      <w:color w:val="000000" w:themeColor="text1"/>
                                      <w:sz w:val="20"/>
                                      <w:szCs w:val="20"/>
                                    </w:rPr>
                                    <w:t xml:space="preserve"> results. MIC measures are based on the 1:10</w:t>
                                  </w:r>
                                  <w:r w:rsidRPr="00490B33">
                                    <w:rPr>
                                      <w:color w:val="000000" w:themeColor="text1"/>
                                      <w:sz w:val="20"/>
                                      <w:szCs w:val="20"/>
                                      <w:vertAlign w:val="superscript"/>
                                    </w:rPr>
                                    <w:t>7</w:t>
                                  </w:r>
                                  <w:r>
                                    <w:rPr>
                                      <w:color w:val="000000" w:themeColor="text1"/>
                                      <w:sz w:val="20"/>
                                      <w:szCs w:val="20"/>
                                    </w:rPr>
                                    <w:t xml:space="preserve"> diluted inoculation patch of each bacteria’s series dilution. The </w:t>
                                  </w:r>
                                  <w:r w:rsidRPr="00FD5A7A">
                                    <w:rPr>
                                      <w:i/>
                                      <w:iCs/>
                                      <w:color w:val="000000" w:themeColor="text1"/>
                                      <w:sz w:val="20"/>
                                      <w:szCs w:val="20"/>
                                    </w:rPr>
                                    <w:t>Pseudomonas</w:t>
                                  </w:r>
                                  <w:r>
                                    <w:rPr>
                                      <w:color w:val="000000" w:themeColor="text1"/>
                                      <w:sz w:val="20"/>
                                      <w:szCs w:val="20"/>
                                    </w:rPr>
                                    <w:t xml:space="preserve"> species of the “strains” listed refer to </w:t>
                                  </w:r>
                                  <w:r w:rsidRPr="00546744">
                                    <w:rPr>
                                      <w:i/>
                                      <w:iCs/>
                                      <w:color w:val="000000" w:themeColor="text1"/>
                                      <w:sz w:val="20"/>
                                      <w:szCs w:val="20"/>
                                    </w:rPr>
                                    <w:t>P. protegens</w:t>
                                  </w:r>
                                  <w:r>
                                    <w:rPr>
                                      <w:color w:val="000000" w:themeColor="text1"/>
                                      <w:sz w:val="20"/>
                                      <w:szCs w:val="20"/>
                                    </w:rPr>
                                    <w:t xml:space="preserve"> for Pf5, and </w:t>
                                  </w:r>
                                  <w:r w:rsidRPr="00FD5A7A">
                                    <w:rPr>
                                      <w:i/>
                                      <w:iCs/>
                                      <w:color w:val="000000" w:themeColor="text1"/>
                                      <w:sz w:val="20"/>
                                      <w:szCs w:val="20"/>
                                    </w:rPr>
                                    <w:t>P. stutzeri</w:t>
                                  </w:r>
                                  <w:r>
                                    <w:rPr>
                                      <w:color w:val="000000" w:themeColor="text1"/>
                                      <w:sz w:val="20"/>
                                      <w:szCs w:val="20"/>
                                    </w:rPr>
                                    <w:t xml:space="preserve"> for 17578, 17641 and Q. Strains 17641 and Q are carries of the IME of interest, while Pf5 and 17578 are negative controls.</w:t>
                                  </w:r>
                                </w:p>
                              </w:txbxContent>
                            </wps:txbx>
                            <wps:bodyPr vertOverflow="clip" horzOverflow="clip" wrap="square" rtlCol="0" anchor="t">
                              <a:noAutofit/>
                            </wps:bodyPr>
                          </wps:wsp>
                          <pic:pic xmlns:pic="http://schemas.openxmlformats.org/drawingml/2006/picture">
                            <pic:nvPicPr>
                              <pic:cNvPr id="713748013" name="Picture 12"/>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58950" cy="1149350"/>
                              </a:xfrm>
                              <a:prstGeom prst="rect">
                                <a:avLst/>
                              </a:prstGeom>
                              <a:noFill/>
                              <a:ln>
                                <a:noFill/>
                              </a:ln>
                            </pic:spPr>
                          </pic:pic>
                        </wpg:grpSp>
                        <wps:wsp>
                          <wps:cNvPr id="1792674524" name="Straight Connector 5"/>
                          <wps:cNvCnPr/>
                          <wps:spPr>
                            <a:xfrm flipV="1">
                              <a:off x="69850" y="3333750"/>
                              <a:ext cx="1784350" cy="635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g:grpSp>
                      <wps:wsp>
                        <wps:cNvPr id="2118984477" name="Straight Connector 5"/>
                        <wps:cNvCnPr/>
                        <wps:spPr>
                          <a:xfrm flipV="1">
                            <a:off x="19050" y="1263650"/>
                            <a:ext cx="1784350" cy="635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44F465B" id="Group 9" o:spid="_x0000_s1053" style="position:absolute;margin-left:1.5pt;margin-top:.5pt;width:144.5pt;height:268pt;z-index:251673600;mso-position-horizontal-relative:margin;mso-position-vertical-relative:margin;mso-width-relative:margin;mso-height-relative:margin" coordorigin="190" coordsize="18351,340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">
                <v:group id="_x0000_s1054" style="position:absolute;left:254;width:18288;height:34036" coordorigin="254" coordsize="18288,340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">
                  <v:group id="_x0000_s1055" style="position:absolute;left:254;width:17665;height:34036" coordsize="17667,340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">
                    <v:shape id="TextBox 2" o:spid="_x0000_s1056" type="#_x0000_t202" style="position:absolute;left:63;top:12446;width:17604;height:21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" filled="f" stroked="f">
                      <v:textbox>
                        <w:txbxContent>
                          <w:p w14:paraId="79D4EE3A" w14:textId="77777777" w:rsidR="0031077F" w:rsidRPr="00490B33" w:rsidRDefault="0031077F" w:rsidP="0031077F">
                            <w:pPr>
                              <w:jc w:val="both"/>
                              <w:rPr>
                                <w:color w:val="000000" w:themeColor="text1"/>
                                <w:sz w:val="20"/>
                                <w:szCs w:val="20"/>
                              </w:rPr>
                            </w:pPr>
                            <w:r>
                              <w:rPr>
                                <w:b/>
                                <w:bCs/>
                                <w:color w:val="000000" w:themeColor="text1"/>
                                <w:sz w:val="20"/>
                                <w:szCs w:val="20"/>
                              </w:rPr>
                              <w:t>Table</w:t>
                            </w:r>
                            <w:r w:rsidRPr="008049AD">
                              <w:rPr>
                                <w:b/>
                                <w:bCs/>
                                <w:color w:val="000000" w:themeColor="text1"/>
                                <w:sz w:val="20"/>
                                <w:szCs w:val="20"/>
                              </w:rPr>
                              <w:t xml:space="preserve"> 1</w:t>
                            </w:r>
                            <w:r w:rsidRPr="008049AD">
                              <w:rPr>
                                <w:color w:val="000000" w:themeColor="text1"/>
                                <w:sz w:val="20"/>
                                <w:szCs w:val="20"/>
                              </w:rPr>
                              <w:t xml:space="preserve">. </w:t>
                            </w:r>
                            <w:r>
                              <w:rPr>
                                <w:color w:val="000000" w:themeColor="text1"/>
                                <w:sz w:val="20"/>
                                <w:szCs w:val="20"/>
                              </w:rPr>
                              <w:t xml:space="preserve">Cu MIC </w:t>
                            </w:r>
                            <w:r w:rsidRPr="003407C8">
                              <w:rPr>
                                <w:i/>
                                <w:iCs/>
                                <w:color w:val="000000" w:themeColor="text1"/>
                                <w:sz w:val="20"/>
                                <w:szCs w:val="20"/>
                              </w:rPr>
                              <w:t>Trial II</w:t>
                            </w:r>
                            <w:r>
                              <w:rPr>
                                <w:color w:val="000000" w:themeColor="text1"/>
                                <w:sz w:val="20"/>
                                <w:szCs w:val="20"/>
                              </w:rPr>
                              <w:t xml:space="preserve"> results. MIC measures are based on the 1:10</w:t>
                            </w:r>
                            <w:r w:rsidRPr="00490B33">
                              <w:rPr>
                                <w:color w:val="000000" w:themeColor="text1"/>
                                <w:sz w:val="20"/>
                                <w:szCs w:val="20"/>
                                <w:vertAlign w:val="superscript"/>
                              </w:rPr>
                              <w:t>7</w:t>
                            </w:r>
                            <w:r>
                              <w:rPr>
                                <w:color w:val="000000" w:themeColor="text1"/>
                                <w:sz w:val="20"/>
                                <w:szCs w:val="20"/>
                              </w:rPr>
                              <w:t xml:space="preserve"> diluted inoculation patch of each bacteria’s series dilution. The </w:t>
                            </w:r>
                            <w:r w:rsidRPr="00FD5A7A">
                              <w:rPr>
                                <w:i/>
                                <w:iCs/>
                                <w:color w:val="000000" w:themeColor="text1"/>
                                <w:sz w:val="20"/>
                                <w:szCs w:val="20"/>
                              </w:rPr>
                              <w:t>Pseudomonas</w:t>
                            </w:r>
                            <w:r>
                              <w:rPr>
                                <w:color w:val="000000" w:themeColor="text1"/>
                                <w:sz w:val="20"/>
                                <w:szCs w:val="20"/>
                              </w:rPr>
                              <w:t xml:space="preserve"> species of the “strains” listed refer to </w:t>
                            </w:r>
                            <w:r w:rsidRPr="00546744">
                              <w:rPr>
                                <w:i/>
                                <w:iCs/>
                                <w:color w:val="000000" w:themeColor="text1"/>
                                <w:sz w:val="20"/>
                                <w:szCs w:val="20"/>
                              </w:rPr>
                              <w:t>P. protegens</w:t>
                            </w:r>
                            <w:r>
                              <w:rPr>
                                <w:color w:val="000000" w:themeColor="text1"/>
                                <w:sz w:val="20"/>
                                <w:szCs w:val="20"/>
                              </w:rPr>
                              <w:t xml:space="preserve"> for Pf5, and </w:t>
                            </w:r>
                            <w:r w:rsidRPr="00FD5A7A">
                              <w:rPr>
                                <w:i/>
                                <w:iCs/>
                                <w:color w:val="000000" w:themeColor="text1"/>
                                <w:sz w:val="20"/>
                                <w:szCs w:val="20"/>
                              </w:rPr>
                              <w:t>P. stutzeri</w:t>
                            </w:r>
                            <w:r>
                              <w:rPr>
                                <w:color w:val="000000" w:themeColor="text1"/>
                                <w:sz w:val="20"/>
                                <w:szCs w:val="20"/>
                              </w:rPr>
                              <w:t xml:space="preserve"> for 17578, 17641 and Q. Strains 17641 and Q are carries of the IME of interest, while Pf5 and 17578 are negative controls.</w:t>
                            </w:r>
                          </w:p>
                        </w:txbxContent>
                      </v:textbox>
                    </v:shape>
                    <v:shape id="Picture 12" o:spid="_x0000_s1057" type="#_x0000_t75" style="position:absolute;width:17589;height:114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">
                      <v:imagedata r:id="rId18" o:title=""/>
                    </v:shape>
                  </v:group>
                  <v:line id="Straight Connector 5" o:spid="_x0000_s1058" style="position:absolute;flip:y;visibility:visible;mso-wrap-style:square" from="698,33337" to="18542,33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" strokecolor="#737373 [1614]" strokeweight="1pt">
                    <v:stroke joinstyle="miter"/>
                  </v:line>
                </v:group>
                <v:line id="Straight Connector 5" o:spid="_x0000_s1059" style="position:absolute;flip:y;visibility:visible;mso-wrap-style:square" from="190,12636" to="18034,127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" strokecolor="#737373 [1614]" strokeweight="1pt">
                  <v:stroke joinstyle="miter"/>
                </v:line>
                <w10:wrap type="square" anchorx="margin" anchory="margin"/>
              </v:group>
            </w:pict>
          </mc:Fallback>
        </mc:AlternateContent>
      </w:r>
      <w:r w:rsidR="00D3215B">
        <w:t>later point during nodulation</w:t>
      </w:r>
      <w:r w:rsidR="00D3215B">
        <w:fldChar w:fldCharType="begin"/>
      </w:r>
      <w:r w:rsidR="00D3215B">
        <w:instrText xml:space="preserve"> ADDIN ZOTERO_ITEM CSL_CITATION {"citationID":"25UMqZlq","properties":{"formattedCitation":"\\super 6\\nosupersub{}","plainCitation":"6","noteIndex":0},"citationItems":[{"id":280,"uris":["http://zotero.org/users/16656036/items/MCBEKVPY"],"itemData":{"id":280,"type":"article-journal","abstract":"Legume plants are able to engage in root nodule symbiosis with nitrogen-fixing soil bacteria, collectively called rhizobia. This mutualistic association is highly specific, such that each rhizobial species/strain interacts with only a specific group of legumes, and vice versa. Symbiosis specificity can occur at multiple phases of the interaction, ranging from initial bacterial attachment and infection to late nodule development associated with nitrogen fixation. Genetic control of symbiosis specificity is complex, involving fine-tuned signal communication between the symbiotic partners. Here we review our current understanding of the mechanisms used by the host and bacteria to choose their symbiotic partners, with a special focus on the role that the host immunity plays in controlling the specificity of the legume – rhizobial symbiosis.","container-title":"Cellular Microbiology","DOI":"10.1111/j.1462-5822.2011.01736.x","ISSN":"1462-5822","issue":"3","language":"en","license":"© 2011 Blackwell Publishing Ltd","note":"_eprint: https://onlinelibrary.wiley.com/doi/pdf/10.1111/j.1462-5822.2011.01736.x","page":"334-342","source":"Wiley Online Library","title":"Symbiosis specificity in the legume – rhizobial mutualism","volume":"14","author":[{"family":"Wang","given":"Dong"},{"family":"Yang","given":"Shengming"},{"family":"Tang","given":"Fang"},{"family":"Zhu","given":"Hongyan"}],"issued":{"date-parts":[["2012"]]}}}],"schema":"https://github.com/citation-style-language/schema/raw/master/csl-citation.json"} </w:instrText>
      </w:r>
      <w:r w:rsidR="00D3215B">
        <w:fldChar w:fldCharType="separate"/>
      </w:r>
      <w:r w:rsidR="00D3215B" w:rsidRPr="00F37F44">
        <w:rPr>
          <w:vertAlign w:val="superscript"/>
        </w:rPr>
        <w:t>6</w:t>
      </w:r>
      <w:r w:rsidR="00D3215B">
        <w:fldChar w:fldCharType="end"/>
      </w:r>
      <w:r w:rsidR="00D3215B">
        <w:t xml:space="preserve">. Without the nutrients from the host plant, the bacteria died in the nodule. </w:t>
      </w:r>
    </w:p>
    <w:p w14:paraId="069421D4" w14:textId="02141AAE" w:rsidR="000D411D" w:rsidRDefault="000D411D" w:rsidP="000D411D">
      <w:pPr>
        <w:spacing w:line="360" w:lineRule="auto"/>
        <w:rPr>
          <w:b/>
          <w:bCs/>
        </w:rPr>
      </w:pPr>
      <w:r>
        <w:rPr>
          <w:b/>
          <w:bCs/>
        </w:rPr>
        <w:t>Cu MIC Assay</w:t>
      </w:r>
    </w:p>
    <w:p w14:paraId="56EE182C" w14:textId="7D2A8BD0" w:rsidR="00BF0561" w:rsidRDefault="003755D5" w:rsidP="000D411D">
      <w:pPr>
        <w:spacing w:line="360" w:lineRule="auto"/>
      </w:pPr>
      <w:r>
        <w:rPr>
          <w:i/>
          <w:iCs/>
        </w:rPr>
        <w:t xml:space="preserve">Trial I </w:t>
      </w:r>
      <w:r>
        <w:t xml:space="preserve">of the Cu MIC </w:t>
      </w:r>
      <w:r w:rsidR="00F26CFC">
        <w:t>assay produced unexpected results.</w:t>
      </w:r>
      <w:r w:rsidR="00A537BC">
        <w:t xml:space="preserve"> </w:t>
      </w:r>
      <w:r w:rsidR="00BE10AE">
        <w:t>While the</w:t>
      </w:r>
      <w:r w:rsidR="00DB0B24">
        <w:t>y</w:t>
      </w:r>
      <w:r w:rsidR="00BE10AE">
        <w:t xml:space="preserve"> displayed good growth on the 0mM plate, </w:t>
      </w:r>
      <w:r w:rsidR="002E7CB6">
        <w:t>no growth was observed on plates with Cu ≥</w:t>
      </w:r>
      <w:r w:rsidR="00BF0561">
        <w:t xml:space="preserve"> </w:t>
      </w:r>
      <w:r w:rsidR="002E7CB6">
        <w:t xml:space="preserve">0.8mM. </w:t>
      </w:r>
      <w:r w:rsidR="0086213E">
        <w:t xml:space="preserve">However, the subsequent quality assessment of the media </w:t>
      </w:r>
      <w:r w:rsidR="00F34346">
        <w:t>went as expected. Th</w:t>
      </w:r>
      <w:r w:rsidR="008E236A">
        <w:t xml:space="preserve">e </w:t>
      </w:r>
      <w:r w:rsidR="002E37E4">
        <w:t xml:space="preserve">Cu-tolerant </w:t>
      </w:r>
      <w:r w:rsidR="000449A9">
        <w:t xml:space="preserve">colonies sampled from </w:t>
      </w:r>
      <w:r w:rsidR="00DE573F">
        <w:t>Phyllo-C (grown on Cu 300mg/L), Phyllo-C (grown on Cu 200mg/L), and Rhizo-C (</w:t>
      </w:r>
      <w:r w:rsidR="00E96221">
        <w:t>grown on Cu 200mg/L)</w:t>
      </w:r>
      <w:r w:rsidR="00542FAB">
        <w:t xml:space="preserve"> all </w:t>
      </w:r>
      <w:r w:rsidR="001871D6">
        <w:t xml:space="preserve">displayed good growth on 0mM, 0.8mM and 1.0mM plates. Moreover, </w:t>
      </w:r>
      <w:r w:rsidR="00410C0C">
        <w:t xml:space="preserve">the </w:t>
      </w:r>
      <w:r w:rsidR="008E236A">
        <w:t>Cu-</w:t>
      </w:r>
      <w:r w:rsidR="002E37E4">
        <w:t xml:space="preserve">sensitive </w:t>
      </w:r>
      <w:r w:rsidR="008E236A" w:rsidRPr="008E236A">
        <w:t>"Phyllo B"</w:t>
      </w:r>
      <w:r w:rsidR="008E236A">
        <w:t xml:space="preserve"> </w:t>
      </w:r>
      <w:r w:rsidR="000449A9">
        <w:t>colonies</w:t>
      </w:r>
      <w:r w:rsidR="008E236A">
        <w:t xml:space="preserve"> grew </w:t>
      </w:r>
      <w:r w:rsidR="000449A9">
        <w:t xml:space="preserve">well </w:t>
      </w:r>
      <w:r w:rsidR="008E236A">
        <w:t xml:space="preserve">on the 0mM plate, but </w:t>
      </w:r>
      <w:r w:rsidR="00ED160B">
        <w:t xml:space="preserve">displayed </w:t>
      </w:r>
      <w:r w:rsidR="000449A9">
        <w:t xml:space="preserve">minimal to </w:t>
      </w:r>
      <w:r w:rsidR="00ED160B">
        <w:t xml:space="preserve">no growth on the 0.8mM and 1.0mM plates. </w:t>
      </w:r>
      <w:r w:rsidR="00E35754">
        <w:t xml:space="preserve">These results display that absence of growth in </w:t>
      </w:r>
      <w:r w:rsidR="00E35754" w:rsidRPr="00E35754">
        <w:rPr>
          <w:i/>
          <w:iCs/>
        </w:rPr>
        <w:t>Trial I</w:t>
      </w:r>
      <w:r w:rsidR="00E35754">
        <w:t xml:space="preserve"> was not the result of faulty MGY preparation, but instead an indication that the</w:t>
      </w:r>
      <w:r w:rsidR="004217C3">
        <w:t xml:space="preserve"> lowest Cu concentration of 0.8mM was above </w:t>
      </w:r>
      <w:r w:rsidR="00BC1F12">
        <w:t xml:space="preserve">the </w:t>
      </w:r>
      <w:r w:rsidR="004217C3">
        <w:t>Cu tolerance level</w:t>
      </w:r>
      <w:r w:rsidR="007E7863">
        <w:t xml:space="preserve"> of the isolates</w:t>
      </w:r>
      <w:r w:rsidR="004217C3">
        <w:t>.</w:t>
      </w:r>
    </w:p>
    <w:p w14:paraId="650832DC" w14:textId="24503E05" w:rsidR="000D411D" w:rsidRDefault="004217C3" w:rsidP="00B25FFE">
      <w:pPr>
        <w:spacing w:line="360" w:lineRule="auto"/>
      </w:pPr>
      <w:r>
        <w:rPr>
          <w:i/>
          <w:iCs/>
        </w:rPr>
        <w:t xml:space="preserve">Trial II </w:t>
      </w:r>
      <w:r>
        <w:t>of the Cu MIC also produced unexpected</w:t>
      </w:r>
      <w:r w:rsidR="0040625B">
        <w:t xml:space="preserve">, albeit interpretable, results. </w:t>
      </w:r>
      <w:r w:rsidR="00C631B6">
        <w:t xml:space="preserve">As displayed in </w:t>
      </w:r>
      <w:r w:rsidR="00C631B6" w:rsidRPr="00C631B6">
        <w:rPr>
          <w:b/>
          <w:bCs/>
        </w:rPr>
        <w:t>Table 1</w:t>
      </w:r>
      <w:r w:rsidR="00C631B6">
        <w:t xml:space="preserve">, the four strains varied in their </w:t>
      </w:r>
      <w:r w:rsidR="00C42DE1">
        <w:t xml:space="preserve">tolerance to Cu. </w:t>
      </w:r>
      <w:r w:rsidR="0055788C">
        <w:t>When comparing the most diluted inoculation patch of the dilution series, 1:10</w:t>
      </w:r>
      <w:r w:rsidR="0055788C" w:rsidRPr="0055788C">
        <w:rPr>
          <w:vertAlign w:val="superscript"/>
        </w:rPr>
        <w:t>7</w:t>
      </w:r>
      <w:r w:rsidR="0055788C">
        <w:t xml:space="preserve">, </w:t>
      </w:r>
      <w:r w:rsidR="00C42DE1" w:rsidRPr="00C42DE1">
        <w:rPr>
          <w:i/>
          <w:iCs/>
        </w:rPr>
        <w:t>P. protegens</w:t>
      </w:r>
      <w:r w:rsidR="00C42DE1">
        <w:t xml:space="preserve"> Pf5 displayed the greatest resistance (</w:t>
      </w:r>
      <w:r w:rsidR="0055788C">
        <w:t>MIC:</w:t>
      </w:r>
      <w:r w:rsidR="00894408">
        <w:t xml:space="preserve"> </w:t>
      </w:r>
      <w:r w:rsidR="0055788C">
        <w:t xml:space="preserve">0.6mM), followed by </w:t>
      </w:r>
      <w:r w:rsidR="00894408" w:rsidRPr="00894408">
        <w:rPr>
          <w:i/>
          <w:iCs/>
        </w:rPr>
        <w:t>P. stutzeri</w:t>
      </w:r>
      <w:r w:rsidR="00894408">
        <w:t xml:space="preserve"> 17</w:t>
      </w:r>
      <w:r w:rsidR="00C823E4">
        <w:t>587</w:t>
      </w:r>
      <w:r w:rsidR="00894408">
        <w:t xml:space="preserve"> and </w:t>
      </w:r>
      <w:r w:rsidR="00894408" w:rsidRPr="00894408">
        <w:rPr>
          <w:i/>
          <w:iCs/>
        </w:rPr>
        <w:t>P. stutzeri</w:t>
      </w:r>
      <w:r w:rsidR="00894408">
        <w:t xml:space="preserve"> Q (MIC: 0.3mM), </w:t>
      </w:r>
      <w:r w:rsidR="009F4B2D">
        <w:t xml:space="preserve">with </w:t>
      </w:r>
      <w:r w:rsidR="00894408" w:rsidRPr="00894408">
        <w:rPr>
          <w:i/>
          <w:iCs/>
        </w:rPr>
        <w:t>P. stutzeri</w:t>
      </w:r>
      <w:r w:rsidR="00894408">
        <w:rPr>
          <w:i/>
          <w:iCs/>
        </w:rPr>
        <w:t xml:space="preserve"> </w:t>
      </w:r>
      <w:r w:rsidR="009F4B2D">
        <w:t xml:space="preserve">displaying the least resistance </w:t>
      </w:r>
      <w:r w:rsidR="00894408">
        <w:t xml:space="preserve">17641 (MIC 0.0mM). </w:t>
      </w:r>
      <w:r w:rsidR="00F22A90">
        <w:t xml:space="preserve">These results support the hypothesis that the absence of growth in </w:t>
      </w:r>
      <w:r w:rsidR="00F22A90" w:rsidRPr="00F22A90">
        <w:rPr>
          <w:i/>
          <w:iCs/>
        </w:rPr>
        <w:t>Trial I</w:t>
      </w:r>
      <w:r w:rsidR="00F22A90">
        <w:rPr>
          <w:i/>
          <w:iCs/>
        </w:rPr>
        <w:t xml:space="preserve"> </w:t>
      </w:r>
      <w:r w:rsidR="00F22A90">
        <w:t xml:space="preserve">was largely due to </w:t>
      </w:r>
      <w:r w:rsidR="00BC1F12">
        <w:t xml:space="preserve">testing Cu concentrations above the </w:t>
      </w:r>
      <w:r w:rsidR="007E7863">
        <w:t xml:space="preserve">tolerance level of the isolates. However, it is important to note that while no </w:t>
      </w:r>
      <w:r w:rsidR="00DD63D1">
        <w:t xml:space="preserve">dilution patches grew on any plates with Cu ≥ 0.8mM, </w:t>
      </w:r>
      <w:r w:rsidR="005B3502">
        <w:t xml:space="preserve">some of the more densely concentrated </w:t>
      </w:r>
      <w:r w:rsidR="00BB03BE">
        <w:t xml:space="preserve">inoculation patches </w:t>
      </w:r>
      <w:r w:rsidR="00317DA2">
        <w:t xml:space="preserve">for </w:t>
      </w:r>
      <w:r w:rsidR="00317DA2" w:rsidRPr="00C42DE1">
        <w:rPr>
          <w:i/>
          <w:iCs/>
        </w:rPr>
        <w:t>P. protegens</w:t>
      </w:r>
      <w:r w:rsidR="00317DA2">
        <w:t xml:space="preserve"> Pf5, </w:t>
      </w:r>
      <w:r w:rsidR="00C823E4" w:rsidRPr="00894408">
        <w:rPr>
          <w:i/>
          <w:iCs/>
        </w:rPr>
        <w:t>P. stutzeri</w:t>
      </w:r>
      <w:r w:rsidR="00C823E4">
        <w:t xml:space="preserve"> 17587 and </w:t>
      </w:r>
      <w:r w:rsidR="00C823E4" w:rsidRPr="00894408">
        <w:rPr>
          <w:i/>
          <w:iCs/>
        </w:rPr>
        <w:t>P. stutzeri</w:t>
      </w:r>
      <w:r w:rsidR="00C823E4">
        <w:t xml:space="preserve"> Q </w:t>
      </w:r>
      <w:r w:rsidR="00BB03BE">
        <w:t xml:space="preserve">displayed </w:t>
      </w:r>
      <w:r w:rsidR="00C823E4">
        <w:t>MIC’s of &gt;1.0mM</w:t>
      </w:r>
      <w:r w:rsidR="00BD20E7">
        <w:t>.</w:t>
      </w:r>
      <w:r w:rsidR="00DB0B24">
        <w:t xml:space="preserve"> </w:t>
      </w:r>
      <w:r w:rsidR="00BD20E7" w:rsidRPr="00894408">
        <w:rPr>
          <w:i/>
          <w:iCs/>
        </w:rPr>
        <w:t>P. stutzeri</w:t>
      </w:r>
      <w:r w:rsidR="00BD20E7">
        <w:rPr>
          <w:i/>
          <w:iCs/>
        </w:rPr>
        <w:t xml:space="preserve"> </w:t>
      </w:r>
      <w:r w:rsidR="00BD20E7">
        <w:t>17641 also displayed MIC’s of 1.0mM for some of its more densely concentrated patches</w:t>
      </w:r>
      <w:r w:rsidR="00322875">
        <w:t xml:space="preserve">. </w:t>
      </w:r>
      <w:r w:rsidR="00BD20E7">
        <w:t xml:space="preserve">Therefore, an error in plate preparation for </w:t>
      </w:r>
      <w:r w:rsidR="00BD20E7" w:rsidRPr="004C3EF8">
        <w:rPr>
          <w:i/>
          <w:iCs/>
        </w:rPr>
        <w:t>Trial I</w:t>
      </w:r>
      <w:r w:rsidR="00BD20E7">
        <w:t xml:space="preserve"> </w:t>
      </w:r>
      <w:r w:rsidR="004C3EF8">
        <w:t>may be partially to blame for these inconsistencies.</w:t>
      </w:r>
    </w:p>
    <w:p w14:paraId="023FDB7D" w14:textId="26F0C14F" w:rsidR="004C3EF8" w:rsidRPr="00B00282" w:rsidRDefault="004C3EF8" w:rsidP="00B25FFE">
      <w:pPr>
        <w:spacing w:line="360" w:lineRule="auto"/>
      </w:pPr>
      <w:r>
        <w:t>It should be noted that the Tr</w:t>
      </w:r>
      <w:r w:rsidR="00413389">
        <w:t>ia</w:t>
      </w:r>
      <w:r>
        <w:t xml:space="preserve">l II MIC for </w:t>
      </w:r>
      <w:r w:rsidRPr="00894408">
        <w:rPr>
          <w:i/>
          <w:iCs/>
        </w:rPr>
        <w:t>P. stutzeri</w:t>
      </w:r>
      <w:r>
        <w:rPr>
          <w:i/>
          <w:iCs/>
        </w:rPr>
        <w:t xml:space="preserve"> </w:t>
      </w:r>
      <w:r>
        <w:t xml:space="preserve">17641 was complicated by </w:t>
      </w:r>
      <w:r w:rsidR="00B37D29" w:rsidRPr="00DB0B24">
        <w:t>contaminatio</w:t>
      </w:r>
      <w:r w:rsidR="00DB0B24">
        <w:t xml:space="preserve">n. </w:t>
      </w:r>
      <w:r w:rsidR="0063503F">
        <w:t xml:space="preserve">While the initial </w:t>
      </w:r>
      <w:r w:rsidR="00C3712C">
        <w:t xml:space="preserve">inoculation patches appeared as expected (small translucent colonies), </w:t>
      </w:r>
      <w:r w:rsidR="00600878">
        <w:t>the 1:10</w:t>
      </w:r>
      <w:r w:rsidR="00600878">
        <w:rPr>
          <w:vertAlign w:val="superscript"/>
        </w:rPr>
        <w:t>5</w:t>
      </w:r>
      <w:r w:rsidR="00600878">
        <w:t xml:space="preserve"> patch possessed large fluorescent colonies. </w:t>
      </w:r>
      <w:r w:rsidR="008435E9">
        <w:t xml:space="preserve">These colonies were immediately deemed as odd, as </w:t>
      </w:r>
      <w:r w:rsidR="00600878" w:rsidRPr="00894408">
        <w:rPr>
          <w:i/>
          <w:iCs/>
        </w:rPr>
        <w:t>P. stutzeri</w:t>
      </w:r>
      <w:r w:rsidR="00600878">
        <w:rPr>
          <w:i/>
          <w:iCs/>
        </w:rPr>
        <w:t xml:space="preserve"> </w:t>
      </w:r>
      <w:r w:rsidR="008435E9">
        <w:t xml:space="preserve">is typically distinct from many other </w:t>
      </w:r>
      <w:r w:rsidR="008435E9">
        <w:rPr>
          <w:i/>
          <w:iCs/>
        </w:rPr>
        <w:t xml:space="preserve">Pseudomonas </w:t>
      </w:r>
      <w:r w:rsidR="008435E9">
        <w:t>spp. speci</w:t>
      </w:r>
      <w:r w:rsidR="009F4B2D">
        <w:t>fically</w:t>
      </w:r>
      <w:r w:rsidR="008435E9">
        <w:t xml:space="preserve"> due to its lack of fluorescent pigments</w:t>
      </w:r>
      <w:r w:rsidR="008435E9">
        <w:fldChar w:fldCharType="begin"/>
      </w:r>
      <w:r w:rsidR="00F37F44">
        <w:instrText xml:space="preserve"> ADDIN ZOTERO_ITEM CSL_CITATION {"citationID":"txWyNWYX","properties":{"formattedCitation":"\\super 9\\nosupersub{}","plainCitation":"9","noteIndex":0},"citationItems":[{"id":83,"uris":["http://zotero.org/users/16656036/items/VVRJFAG4"],"itemData":{"id":83,"type":"article-journal","abstract":"Pseudomonas stutzeri is a nonfluorescent denitrifying bacterium widely distributed in the environment, and it has also been isolated as an opportunistic pathogen from humans. Over the past 15 years, much progress has been made in elucidating the taxonomy of this diverse taxonomical group, demonstrating the clonality of its populations. The species has received much attention because of its particular metabolic properties: it has been proposed as a model organism for denitrification studies; many strains have natural transformation properties, making it relevant for study of the transfer of genes in the environment; several strains are able to fix dinitrogen; and others participate in the degradation of pollutants or interact with toxic metals. This review considers the history of the discovery, nomenclatural changes, and early studies, together with the relevant biological and ecological properties, of P. stutzeri.","container-title":"Microbiology and Molecular Biology Reviews","DOI":"10.1128/MMBR.00047-05","ISSN":"1092-2172","issue":"2","journalAbbreviation":"Microbiol Mol Biol Rev","note":"PMID: 16760312\nPMCID: PMC1489536","page":"510-547","source":"PubMed Central","title":"Biology of Pseudomonas stutzeri","volume":"70","author":[{"family":"Lalucat","given":"Jorge"},{"family":"Bennasar","given":"Antoni"},{"family":"Bosch","given":"Rafael"},{"family":"García-Valdés","given":"Elena"},{"family":"Palleroni","given":"Norberto J."}],"issued":{"date-parts":[["2006",6]]}}}],"schema":"https://github.com/citation-style-language/schema/raw/master/csl-citation.json"} </w:instrText>
      </w:r>
      <w:r w:rsidR="008435E9">
        <w:fldChar w:fldCharType="separate"/>
      </w:r>
      <w:r w:rsidR="00F37F44" w:rsidRPr="00F37F44">
        <w:rPr>
          <w:vertAlign w:val="superscript"/>
        </w:rPr>
        <w:t>9</w:t>
      </w:r>
      <w:r w:rsidR="008435E9">
        <w:fldChar w:fldCharType="end"/>
      </w:r>
      <w:r w:rsidR="008435E9">
        <w:t xml:space="preserve">. </w:t>
      </w:r>
      <w:r w:rsidR="00683E31">
        <w:t>However, these colonies appeared near identical to th</w:t>
      </w:r>
      <w:r w:rsidR="009669F1">
        <w:t>os</w:t>
      </w:r>
      <w:r w:rsidR="00683E31">
        <w:t>e of</w:t>
      </w:r>
      <w:r w:rsidR="009669F1">
        <w:t xml:space="preserve"> </w:t>
      </w:r>
      <w:r w:rsidR="009669F1" w:rsidRPr="00C42DE1">
        <w:rPr>
          <w:i/>
          <w:iCs/>
        </w:rPr>
        <w:t>P. protegens</w:t>
      </w:r>
      <w:r w:rsidR="009669F1">
        <w:t xml:space="preserve"> Pf5</w:t>
      </w:r>
      <w:r w:rsidR="009F4B2D">
        <w:t>,</w:t>
      </w:r>
      <w:r w:rsidR="009669F1">
        <w:t xml:space="preserve"> and so the abnormality was attributed to an error in preparation of the serial dilution that resulted in contamination. However, it appears that this</w:t>
      </w:r>
      <w:r w:rsidR="00574D20">
        <w:t xml:space="preserve"> preparation</w:t>
      </w:r>
      <w:r w:rsidR="009669F1">
        <w:t xml:space="preserve"> error may have also resulted in </w:t>
      </w:r>
      <w:r w:rsidR="00574D20">
        <w:t>solutions for 1:10</w:t>
      </w:r>
      <w:r w:rsidR="00574D20" w:rsidRPr="00574D20">
        <w:rPr>
          <w:vertAlign w:val="superscript"/>
        </w:rPr>
        <w:t>6</w:t>
      </w:r>
      <w:r w:rsidR="00574D20">
        <w:t xml:space="preserve"> and 1:10</w:t>
      </w:r>
      <w:r w:rsidR="00574D20" w:rsidRPr="00574D20">
        <w:rPr>
          <w:vertAlign w:val="superscript"/>
        </w:rPr>
        <w:t>7</w:t>
      </w:r>
      <w:r w:rsidR="00574D20">
        <w:t xml:space="preserve"> missing their inoculants. This </w:t>
      </w:r>
      <w:r w:rsidR="003767A6">
        <w:t xml:space="preserve">would explain the surprisingly low MIC of 0mM for </w:t>
      </w:r>
      <w:r w:rsidR="003767A6">
        <w:lastRenderedPageBreak/>
        <w:t xml:space="preserve">the </w:t>
      </w:r>
      <w:r w:rsidR="003767A6" w:rsidRPr="00894408">
        <w:rPr>
          <w:i/>
          <w:iCs/>
        </w:rPr>
        <w:t>P. stutzeri</w:t>
      </w:r>
      <w:r w:rsidR="003767A6">
        <w:rPr>
          <w:i/>
          <w:iCs/>
        </w:rPr>
        <w:t xml:space="preserve"> </w:t>
      </w:r>
      <w:r w:rsidR="003767A6">
        <w:t>17641 1:10</w:t>
      </w:r>
      <w:r w:rsidR="003767A6">
        <w:rPr>
          <w:vertAlign w:val="superscript"/>
        </w:rPr>
        <w:t>7</w:t>
      </w:r>
      <w:r w:rsidR="003767A6">
        <w:t xml:space="preserve"> patch. However, </w:t>
      </w:r>
      <w:r w:rsidR="00FE0754">
        <w:t xml:space="preserve">even without this error it is unlikely that the Cu MIC results would have indicated </w:t>
      </w:r>
      <w:r w:rsidR="00222F13">
        <w:t>anything much higher.</w:t>
      </w:r>
      <w:r w:rsidR="007F394B">
        <w:t xml:space="preserve"> All higher inoculation patches had displayed little growth by Cu 0.6mM, and absolutely no growth on Cu 1.0mM. As such, it is reasonable to assume that </w:t>
      </w:r>
      <w:r w:rsidR="00540C3C" w:rsidRPr="00894408">
        <w:rPr>
          <w:i/>
          <w:iCs/>
        </w:rPr>
        <w:t>P. stutzeri</w:t>
      </w:r>
      <w:r w:rsidR="00540C3C">
        <w:rPr>
          <w:i/>
          <w:iCs/>
        </w:rPr>
        <w:t xml:space="preserve"> </w:t>
      </w:r>
      <w:r w:rsidR="00540C3C">
        <w:t xml:space="preserve">17641’s true Cu MIC would be something similar to the other IME carrier, </w:t>
      </w:r>
      <w:r w:rsidR="00540C3C" w:rsidRPr="00894408">
        <w:rPr>
          <w:i/>
          <w:iCs/>
        </w:rPr>
        <w:t>P. stutzeri</w:t>
      </w:r>
      <w:r w:rsidR="00540C3C">
        <w:rPr>
          <w:i/>
          <w:iCs/>
        </w:rPr>
        <w:t xml:space="preserve"> </w:t>
      </w:r>
      <w:r w:rsidR="00540C3C">
        <w:t xml:space="preserve">Q, </w:t>
      </w:r>
      <w:r w:rsidR="00B00282">
        <w:t>with a 1:10</w:t>
      </w:r>
      <w:r w:rsidR="00B00282">
        <w:rPr>
          <w:vertAlign w:val="superscript"/>
        </w:rPr>
        <w:t xml:space="preserve">7 </w:t>
      </w:r>
      <w:r w:rsidR="00B00282">
        <w:t>Cu MIC o</w:t>
      </w:r>
      <w:r w:rsidR="009F4B2D">
        <w:t xml:space="preserve">f </w:t>
      </w:r>
      <w:r w:rsidR="00B00282">
        <w:t>0.3mM.</w:t>
      </w:r>
    </w:p>
    <w:p w14:paraId="11737F87" w14:textId="77777777" w:rsidR="00915561" w:rsidRDefault="00915561" w:rsidP="0051783F">
      <w:pPr>
        <w:spacing w:line="360" w:lineRule="auto"/>
        <w:rPr>
          <w:b/>
          <w:bCs/>
          <w:sz w:val="26"/>
          <w:szCs w:val="26"/>
          <w:highlight w:val="yellow"/>
        </w:rPr>
      </w:pPr>
    </w:p>
    <w:p w14:paraId="2A7BEFB0" w14:textId="02BFC19E" w:rsidR="0051783F" w:rsidRDefault="0051783F" w:rsidP="0051783F">
      <w:pPr>
        <w:spacing w:line="360" w:lineRule="auto"/>
        <w:rPr>
          <w:b/>
          <w:bCs/>
          <w:sz w:val="26"/>
          <w:szCs w:val="26"/>
        </w:rPr>
      </w:pPr>
      <w:r w:rsidRPr="008D11C4">
        <w:rPr>
          <w:b/>
          <w:bCs/>
          <w:sz w:val="26"/>
          <w:szCs w:val="26"/>
        </w:rPr>
        <w:t>Discussion</w:t>
      </w:r>
    </w:p>
    <w:p w14:paraId="5F24F83E" w14:textId="7E7F51A8" w:rsidR="003D5E25" w:rsidRPr="00CD680C" w:rsidRDefault="00CD680C" w:rsidP="0051783F">
      <w:pPr>
        <w:spacing w:line="360" w:lineRule="auto"/>
        <w:rPr>
          <w:b/>
          <w:bCs/>
        </w:rPr>
      </w:pPr>
      <w:r w:rsidRPr="00CD680C">
        <w:rPr>
          <w:b/>
          <w:bCs/>
        </w:rPr>
        <w:t xml:space="preserve">Rhizobia symbiosis rates differed between different </w:t>
      </w:r>
      <w:r w:rsidRPr="00CD680C">
        <w:rPr>
          <w:b/>
          <w:bCs/>
          <w:i/>
          <w:iCs/>
        </w:rPr>
        <w:t>Lotus</w:t>
      </w:r>
      <w:r w:rsidRPr="00CD680C">
        <w:rPr>
          <w:b/>
          <w:bCs/>
        </w:rPr>
        <w:t xml:space="preserve"> spp.</w:t>
      </w:r>
    </w:p>
    <w:p w14:paraId="4BAD01FD" w14:textId="4582759D" w:rsidR="00A662D4" w:rsidRPr="00A662D4" w:rsidRDefault="00A662D4" w:rsidP="00DD5931">
      <w:pPr>
        <w:spacing w:after="160" w:line="360" w:lineRule="auto"/>
      </w:pPr>
      <w:r w:rsidRPr="00A662D4">
        <w:rPr>
          <w:i/>
          <w:iCs/>
        </w:rPr>
        <w:t>L. rectus</w:t>
      </w:r>
      <w:r w:rsidRPr="00A662D4">
        <w:t xml:space="preserve"> Tas2206 </w:t>
      </w:r>
      <w:r>
        <w:t xml:space="preserve">was </w:t>
      </w:r>
      <w:r w:rsidRPr="00A662D4">
        <w:t>more receptive to symbiosis w</w:t>
      </w:r>
      <w:r>
        <w:t>ith</w:t>
      </w:r>
      <w:r w:rsidRPr="00A662D4">
        <w:t xml:space="preserve"> </w:t>
      </w:r>
      <w:r w:rsidRPr="00A662D4">
        <w:rPr>
          <w:i/>
          <w:iCs/>
        </w:rPr>
        <w:t>M. australicum</w:t>
      </w:r>
      <w:r w:rsidRPr="00A662D4">
        <w:t xml:space="preserve"> BRC1-1-5xICE</w:t>
      </w:r>
      <w:r w:rsidRPr="00A662D4">
        <w:rPr>
          <w:i/>
          <w:iCs/>
        </w:rPr>
        <w:t>Ml</w:t>
      </w:r>
      <w:r w:rsidRPr="00A662D4">
        <w:t xml:space="preserve">Sym than </w:t>
      </w:r>
      <w:r w:rsidRPr="00A662D4">
        <w:rPr>
          <w:i/>
          <w:iCs/>
        </w:rPr>
        <w:t>L. autralis</w:t>
      </w:r>
      <w:r w:rsidRPr="00A662D4">
        <w:t xml:space="preserve"> ID#3 or </w:t>
      </w:r>
      <w:r w:rsidRPr="00A662D4">
        <w:rPr>
          <w:i/>
          <w:iCs/>
        </w:rPr>
        <w:t>L. uliginosus</w:t>
      </w:r>
      <w:r w:rsidRPr="00A662D4">
        <w:t xml:space="preserve"> GLOC005. </w:t>
      </w:r>
      <w:r>
        <w:t>This is</w:t>
      </w:r>
      <w:r w:rsidR="000E6073">
        <w:t xml:space="preserve"> reflected b</w:t>
      </w:r>
      <w:r w:rsidR="00413389">
        <w:t xml:space="preserve">y </w:t>
      </w:r>
      <w:r w:rsidR="00A924F9">
        <w:t xml:space="preserve">its higher rates of </w:t>
      </w:r>
      <w:r w:rsidR="009F4B2D">
        <w:t xml:space="preserve">nodules and bumps </w:t>
      </w:r>
      <w:r w:rsidR="00A924F9">
        <w:t>(88.9%) compared to the other two species (</w:t>
      </w:r>
      <w:r w:rsidR="00DD5931">
        <w:t>55.6% and 44.4%</w:t>
      </w:r>
      <w:r w:rsidR="009F4B2D">
        <w:t xml:space="preserve">, </w:t>
      </w:r>
      <w:r w:rsidR="00DD5931">
        <w:t xml:space="preserve">respectively). This is further supported by the colony morphology assessment, wherein </w:t>
      </w:r>
      <w:r w:rsidR="00DD5931" w:rsidRPr="00A662D4">
        <w:rPr>
          <w:i/>
          <w:iCs/>
        </w:rPr>
        <w:t>L. rectus</w:t>
      </w:r>
      <w:r w:rsidR="00DD5931" w:rsidRPr="00A662D4">
        <w:t xml:space="preserve"> Tas2206</w:t>
      </w:r>
      <w:r w:rsidR="00DD5931">
        <w:t xml:space="preserve"> was the only </w:t>
      </w:r>
      <w:r w:rsidR="009F4B2D">
        <w:t xml:space="preserve">species </w:t>
      </w:r>
      <w:r w:rsidR="00DD5931">
        <w:t xml:space="preserve">from which </w:t>
      </w:r>
      <w:r w:rsidR="00DD5931" w:rsidRPr="00A662D4">
        <w:rPr>
          <w:i/>
          <w:iCs/>
        </w:rPr>
        <w:t>M. australicum</w:t>
      </w:r>
      <w:r w:rsidR="00DD5931" w:rsidRPr="00A662D4">
        <w:t xml:space="preserve"> BRC1-1-5xICE</w:t>
      </w:r>
      <w:r w:rsidR="00DD5931" w:rsidRPr="00A662D4">
        <w:rPr>
          <w:i/>
          <w:iCs/>
        </w:rPr>
        <w:t>Ml</w:t>
      </w:r>
      <w:r w:rsidR="00DD5931" w:rsidRPr="00A662D4">
        <w:t xml:space="preserve">Sym </w:t>
      </w:r>
      <w:r w:rsidR="00DD5931">
        <w:t xml:space="preserve">was successfully recovered. </w:t>
      </w:r>
    </w:p>
    <w:p w14:paraId="473233EE" w14:textId="24CB7C5D" w:rsidR="00A662D4" w:rsidRPr="00A662D4" w:rsidRDefault="00DD5931" w:rsidP="00DD5931">
      <w:pPr>
        <w:spacing w:after="160" w:line="360" w:lineRule="auto"/>
      </w:pPr>
      <w:r>
        <w:t>Thes</w:t>
      </w:r>
      <w:r w:rsidR="00413389">
        <w:t>e</w:t>
      </w:r>
      <w:r>
        <w:t xml:space="preserve"> results make </w:t>
      </w:r>
      <w:r w:rsidR="00A662D4" w:rsidRPr="00A662D4">
        <w:rPr>
          <w:i/>
          <w:iCs/>
        </w:rPr>
        <w:t>L. rectus</w:t>
      </w:r>
      <w:r w:rsidR="00A662D4" w:rsidRPr="00A662D4">
        <w:t xml:space="preserve"> Tas2206 </w:t>
      </w:r>
      <w:r>
        <w:t>a</w:t>
      </w:r>
      <w:r w:rsidR="00A662D4" w:rsidRPr="00A662D4">
        <w:t xml:space="preserve"> promising </w:t>
      </w:r>
      <w:r w:rsidR="009F4B2D">
        <w:t>candidate with which to</w:t>
      </w:r>
      <w:r w:rsidR="00A662D4" w:rsidRPr="00A662D4">
        <w:t xml:space="preserve"> </w:t>
      </w:r>
      <w:r>
        <w:t xml:space="preserve">continue </w:t>
      </w:r>
      <w:r w:rsidR="00A662D4" w:rsidRPr="00A662D4">
        <w:t xml:space="preserve">the evolutionary experiment. </w:t>
      </w:r>
      <w:r>
        <w:t xml:space="preserve">At face value, </w:t>
      </w:r>
      <w:r w:rsidR="00A662D4" w:rsidRPr="00A662D4">
        <w:rPr>
          <w:i/>
          <w:iCs/>
        </w:rPr>
        <w:t>L. autralis</w:t>
      </w:r>
      <w:r w:rsidR="00A662D4" w:rsidRPr="00A662D4">
        <w:t xml:space="preserve"> ID#3 and </w:t>
      </w:r>
      <w:r w:rsidR="00A662D4" w:rsidRPr="00A662D4">
        <w:rPr>
          <w:i/>
          <w:iCs/>
        </w:rPr>
        <w:t>L. uliginosus</w:t>
      </w:r>
      <w:r w:rsidR="00A662D4" w:rsidRPr="00A662D4">
        <w:t xml:space="preserve"> GLOC005 are </w:t>
      </w:r>
      <w:r w:rsidRPr="00A662D4">
        <w:t>less promising</w:t>
      </w:r>
      <w:r w:rsidR="00A662D4" w:rsidRPr="00A662D4">
        <w:t xml:space="preserve"> by comparison. However, the relatively small number of assessable inoculants (n=6 for both species) should be </w:t>
      </w:r>
      <w:r>
        <w:t>taken into account</w:t>
      </w:r>
      <w:r w:rsidR="00A662D4" w:rsidRPr="00A662D4">
        <w:t xml:space="preserve">. While symbiosis between </w:t>
      </w:r>
      <w:r w:rsidR="00A662D4" w:rsidRPr="00A662D4">
        <w:rPr>
          <w:i/>
          <w:iCs/>
        </w:rPr>
        <w:t>M. australicum</w:t>
      </w:r>
      <w:r w:rsidR="00A662D4" w:rsidRPr="00A662D4">
        <w:t xml:space="preserve"> BRC1-1-5xICE</w:t>
      </w:r>
      <w:r w:rsidR="00A662D4" w:rsidRPr="00A662D4">
        <w:rPr>
          <w:i/>
          <w:iCs/>
        </w:rPr>
        <w:t>Ml</w:t>
      </w:r>
      <w:r w:rsidR="00A662D4" w:rsidRPr="00A662D4">
        <w:t xml:space="preserve">Sym </w:t>
      </w:r>
      <w:r w:rsidR="00413389">
        <w:t xml:space="preserve">is </w:t>
      </w:r>
      <w:r w:rsidR="00A662D4" w:rsidRPr="00A662D4">
        <w:t>limited</w:t>
      </w:r>
      <w:r>
        <w:t xml:space="preserve"> in this particular trial</w:t>
      </w:r>
      <w:r w:rsidR="00A662D4" w:rsidRPr="00A662D4">
        <w:t xml:space="preserve">, increasing the </w:t>
      </w:r>
      <w:r>
        <w:t xml:space="preserve">pool of </w:t>
      </w:r>
      <w:r w:rsidR="00A662D4" w:rsidRPr="00A662D4">
        <w:t>ino</w:t>
      </w:r>
      <w:r>
        <w:t>c</w:t>
      </w:r>
      <w:r w:rsidR="00A662D4" w:rsidRPr="00A662D4">
        <w:t>ulat</w:t>
      </w:r>
      <w:r>
        <w:t>ed</w:t>
      </w:r>
      <w:r w:rsidR="00A662D4" w:rsidRPr="00A662D4">
        <w:t xml:space="preserve"> subjects may increase the chances of </w:t>
      </w:r>
      <w:r w:rsidR="0099302A">
        <w:t xml:space="preserve">a </w:t>
      </w:r>
      <w:r w:rsidR="00A662D4" w:rsidRPr="00A662D4">
        <w:t>success</w:t>
      </w:r>
      <w:r w:rsidR="0099302A">
        <w:t>ful symbiosis</w:t>
      </w:r>
      <w:r w:rsidR="00A662D4" w:rsidRPr="00A662D4">
        <w:t xml:space="preserve">. </w:t>
      </w:r>
      <w:r w:rsidR="00160914">
        <w:t xml:space="preserve">An increase in the number of replicants for </w:t>
      </w:r>
      <w:r w:rsidR="00A662D4" w:rsidRPr="00A662D4">
        <w:rPr>
          <w:i/>
          <w:iCs/>
        </w:rPr>
        <w:t>L. australis</w:t>
      </w:r>
      <w:r w:rsidR="0099302A">
        <w:rPr>
          <w:i/>
          <w:iCs/>
        </w:rPr>
        <w:t xml:space="preserve"> </w:t>
      </w:r>
      <w:r w:rsidR="00160914">
        <w:t xml:space="preserve">is already underway. </w:t>
      </w:r>
      <w:r w:rsidR="00413389">
        <w:t xml:space="preserve">A second </w:t>
      </w:r>
      <w:r w:rsidR="00A662D4" w:rsidRPr="00A662D4">
        <w:t>set of ID#3 seedlings, as well as seedings from an alternative plant</w:t>
      </w:r>
      <w:r w:rsidR="00160914">
        <w:t>,</w:t>
      </w:r>
      <w:r w:rsidR="00A662D4" w:rsidRPr="00A662D4">
        <w:rPr>
          <w:i/>
          <w:iCs/>
        </w:rPr>
        <w:t xml:space="preserve"> L. australis</w:t>
      </w:r>
      <w:r w:rsidR="00A662D4" w:rsidRPr="00A662D4">
        <w:t xml:space="preserve"> SA17133, were prepared as part of the</w:t>
      </w:r>
      <w:r w:rsidR="00A662D4" w:rsidRPr="00A662D4">
        <w:rPr>
          <w:i/>
          <w:iCs/>
        </w:rPr>
        <w:t xml:space="preserve"> Seed Inoculation</w:t>
      </w:r>
      <w:r w:rsidR="00A662D4" w:rsidRPr="00A662D4">
        <w:t xml:space="preserve"> procedure described</w:t>
      </w:r>
      <w:r w:rsidR="00160914">
        <w:t xml:space="preserve">. </w:t>
      </w:r>
      <w:r w:rsidR="00A662D4" w:rsidRPr="00A662D4">
        <w:t xml:space="preserve">The future nodulation assessment of these shoots can be collated with the results of this study to provide a more comprehensive display of </w:t>
      </w:r>
      <w:r w:rsidR="00A662D4" w:rsidRPr="00A662D4">
        <w:rPr>
          <w:i/>
          <w:iCs/>
        </w:rPr>
        <w:t>M. australicum</w:t>
      </w:r>
      <w:r w:rsidR="00A662D4" w:rsidRPr="00A662D4">
        <w:t xml:space="preserve"> BRC1-1-5xICE</w:t>
      </w:r>
      <w:r w:rsidR="00A662D4" w:rsidRPr="00A662D4">
        <w:rPr>
          <w:i/>
          <w:iCs/>
        </w:rPr>
        <w:t>Ml</w:t>
      </w:r>
      <w:r w:rsidR="00A662D4" w:rsidRPr="00A662D4">
        <w:t xml:space="preserve">Sym's ability to form symbiosis with </w:t>
      </w:r>
      <w:r w:rsidR="00A662D4" w:rsidRPr="00A662D4">
        <w:rPr>
          <w:i/>
          <w:iCs/>
        </w:rPr>
        <w:t>L. australis</w:t>
      </w:r>
      <w:r w:rsidR="00A662D4" w:rsidRPr="00A662D4">
        <w:t xml:space="preserve">. </w:t>
      </w:r>
      <w:r w:rsidR="00160914">
        <w:t xml:space="preserve">Increasing </w:t>
      </w:r>
      <w:r w:rsidR="0021539A">
        <w:t xml:space="preserve">the sample size for </w:t>
      </w:r>
      <w:r w:rsidR="0021539A" w:rsidRPr="00A662D4">
        <w:rPr>
          <w:i/>
          <w:iCs/>
        </w:rPr>
        <w:t>L. uliginosus</w:t>
      </w:r>
      <w:r w:rsidR="0021539A" w:rsidRPr="00A662D4">
        <w:t xml:space="preserve"> GLOC005</w:t>
      </w:r>
      <w:r w:rsidR="0021539A">
        <w:t xml:space="preserve"> would have similar statistical benefits. </w:t>
      </w:r>
    </w:p>
    <w:p w14:paraId="6D2AEF6C" w14:textId="6FC34DCE" w:rsidR="00CE048B" w:rsidRPr="00CE048B" w:rsidRDefault="009F4B2D" w:rsidP="00CE048B">
      <w:pPr>
        <w:spacing w:after="160" w:line="360" w:lineRule="auto"/>
        <w:rPr>
          <w:rFonts w:eastAsiaTheme="minorHAnsi"/>
          <w:b/>
          <w:bCs/>
          <w:kern w:val="2"/>
          <w:lang w:eastAsia="en-US"/>
          <w14:ligatures w14:val="standardContextual"/>
        </w:rPr>
      </w:pPr>
      <w:r>
        <w:rPr>
          <w:rFonts w:eastAsiaTheme="minorHAnsi"/>
          <w:b/>
          <w:bCs/>
          <w:kern w:val="2"/>
          <w:lang w:eastAsia="en-US"/>
          <w14:ligatures w14:val="standardContextual"/>
        </w:rPr>
        <w:t xml:space="preserve">Presence of symbiosis </w:t>
      </w:r>
      <w:r w:rsidR="00CE048B">
        <w:rPr>
          <w:rFonts w:eastAsiaTheme="minorHAnsi"/>
          <w:b/>
          <w:bCs/>
          <w:kern w:val="2"/>
          <w:lang w:eastAsia="en-US"/>
          <w14:ligatures w14:val="standardContextual"/>
        </w:rPr>
        <w:t xml:space="preserve">indicators </w:t>
      </w:r>
      <w:r w:rsidR="002157EC">
        <w:rPr>
          <w:rFonts w:eastAsiaTheme="minorHAnsi"/>
          <w:b/>
          <w:bCs/>
          <w:kern w:val="2"/>
          <w:lang w:eastAsia="en-US"/>
          <w14:ligatures w14:val="standardContextual"/>
        </w:rPr>
        <w:t xml:space="preserve">did not </w:t>
      </w:r>
      <w:r>
        <w:rPr>
          <w:rFonts w:eastAsiaTheme="minorHAnsi"/>
          <w:b/>
          <w:bCs/>
          <w:kern w:val="2"/>
          <w:lang w:eastAsia="en-US"/>
          <w14:ligatures w14:val="standardContextual"/>
        </w:rPr>
        <w:t xml:space="preserve">correlate with greater </w:t>
      </w:r>
      <w:r w:rsidR="00CE048B">
        <w:rPr>
          <w:rFonts w:eastAsiaTheme="minorHAnsi"/>
          <w:b/>
          <w:bCs/>
          <w:kern w:val="2"/>
          <w:lang w:eastAsia="en-US"/>
          <w14:ligatures w14:val="standardContextual"/>
        </w:rPr>
        <w:t xml:space="preserve">dry foliage weight </w:t>
      </w:r>
    </w:p>
    <w:p w14:paraId="032AFC67" w14:textId="0BEBD0C7" w:rsidR="00CE048B" w:rsidRPr="00CE048B" w:rsidRDefault="00CE048B" w:rsidP="00CE048B">
      <w:pPr>
        <w:spacing w:after="160" w:line="360" w:lineRule="auto"/>
        <w:rPr>
          <w:rFonts w:eastAsiaTheme="minorHAnsi"/>
          <w:kern w:val="2"/>
          <w:lang w:eastAsia="en-US"/>
          <w14:ligatures w14:val="standardContextual"/>
        </w:rPr>
      </w:pPr>
      <w:r>
        <w:rPr>
          <w:rFonts w:eastAsiaTheme="minorHAnsi"/>
          <w:kern w:val="2"/>
          <w:lang w:eastAsia="en-US"/>
          <w14:ligatures w14:val="standardContextual"/>
        </w:rPr>
        <w:t xml:space="preserve">The </w:t>
      </w:r>
      <w:r w:rsidRPr="00CE048B">
        <w:rPr>
          <w:rFonts w:eastAsiaTheme="minorHAnsi"/>
          <w:kern w:val="2"/>
          <w:lang w:eastAsia="en-US"/>
          <w14:ligatures w14:val="standardContextual"/>
        </w:rPr>
        <w:t xml:space="preserve">One-way ANOVA did not find any significant </w:t>
      </w:r>
      <w:r w:rsidR="002157EC">
        <w:rPr>
          <w:rFonts w:eastAsiaTheme="minorHAnsi"/>
          <w:kern w:val="2"/>
          <w:lang w:eastAsia="en-US"/>
          <w14:ligatures w14:val="standardContextual"/>
        </w:rPr>
        <w:t>interaction between the presenc</w:t>
      </w:r>
      <w:r w:rsidR="000939A6">
        <w:rPr>
          <w:rFonts w:eastAsiaTheme="minorHAnsi"/>
          <w:kern w:val="2"/>
          <w:lang w:eastAsia="en-US"/>
          <w14:ligatures w14:val="standardContextual"/>
        </w:rPr>
        <w:t xml:space="preserve">e of symbiosis indicators and the dry </w:t>
      </w:r>
      <w:r w:rsidR="00413389">
        <w:rPr>
          <w:rFonts w:eastAsiaTheme="minorHAnsi"/>
          <w:kern w:val="2"/>
          <w:lang w:eastAsia="en-US"/>
          <w14:ligatures w14:val="standardContextual"/>
        </w:rPr>
        <w:t xml:space="preserve">foliage </w:t>
      </w:r>
      <w:r w:rsidR="000939A6">
        <w:rPr>
          <w:rFonts w:eastAsiaTheme="minorHAnsi"/>
          <w:kern w:val="2"/>
          <w:lang w:eastAsia="en-US"/>
          <w14:ligatures w14:val="standardContextual"/>
        </w:rPr>
        <w:t xml:space="preserve">weight of the </w:t>
      </w:r>
      <w:r w:rsidR="000939A6" w:rsidRPr="002B61C4">
        <w:rPr>
          <w:rFonts w:eastAsiaTheme="minorHAnsi"/>
          <w:kern w:val="2"/>
          <w:lang w:eastAsia="en-US"/>
          <w14:ligatures w14:val="standardContextual"/>
        </w:rPr>
        <w:t xml:space="preserve">plants. </w:t>
      </w:r>
      <w:r w:rsidR="00A90ABF">
        <w:rPr>
          <w:rFonts w:eastAsiaTheme="minorHAnsi"/>
          <w:kern w:val="2"/>
          <w:lang w:eastAsia="en-US"/>
          <w14:ligatures w14:val="standardContextual"/>
        </w:rPr>
        <w:t xml:space="preserve">This indicates that the symbioses between </w:t>
      </w:r>
      <w:r w:rsidR="00A90ABF" w:rsidRPr="00CE048B">
        <w:rPr>
          <w:rFonts w:eastAsiaTheme="minorHAnsi"/>
          <w:i/>
          <w:iCs/>
          <w:kern w:val="2"/>
          <w:lang w:eastAsia="en-US"/>
          <w14:ligatures w14:val="standardContextual"/>
        </w:rPr>
        <w:t xml:space="preserve">M. australicum </w:t>
      </w:r>
      <w:r w:rsidR="00A90ABF" w:rsidRPr="00CE048B">
        <w:rPr>
          <w:rFonts w:eastAsiaTheme="minorHAnsi"/>
          <w:kern w:val="2"/>
          <w:lang w:eastAsia="en-US"/>
          <w14:ligatures w14:val="standardContextual"/>
        </w:rPr>
        <w:t>BR1-1-5</w:t>
      </w:r>
      <w:r w:rsidR="00A90ABF">
        <w:rPr>
          <w:rFonts w:eastAsiaTheme="minorHAnsi"/>
          <w:kern w:val="2"/>
          <w:lang w:eastAsia="en-US"/>
          <w14:ligatures w14:val="standardContextual"/>
        </w:rPr>
        <w:t>xICE</w:t>
      </w:r>
      <w:r w:rsidR="00A90ABF" w:rsidRPr="00CE048B">
        <w:rPr>
          <w:rFonts w:eastAsiaTheme="minorHAnsi"/>
          <w:i/>
          <w:iCs/>
          <w:kern w:val="2"/>
          <w:lang w:eastAsia="en-US"/>
          <w14:ligatures w14:val="standardContextual"/>
        </w:rPr>
        <w:t>Ml</w:t>
      </w:r>
      <w:r w:rsidR="00A90ABF" w:rsidRPr="00CE048B">
        <w:rPr>
          <w:rFonts w:eastAsiaTheme="minorHAnsi"/>
          <w:kern w:val="2"/>
          <w:lang w:eastAsia="en-US"/>
          <w14:ligatures w14:val="standardContextual"/>
        </w:rPr>
        <w:t>Sym</w:t>
      </w:r>
      <w:r w:rsidR="00A90ABF">
        <w:rPr>
          <w:rFonts w:eastAsiaTheme="minorHAnsi"/>
          <w:kern w:val="2"/>
          <w:lang w:eastAsia="en-US"/>
          <w14:ligatures w14:val="standardContextual"/>
        </w:rPr>
        <w:t xml:space="preserve"> and the </w:t>
      </w:r>
      <w:r w:rsidR="00A90ABF" w:rsidRPr="00A90ABF">
        <w:rPr>
          <w:rFonts w:eastAsiaTheme="minorHAnsi"/>
          <w:i/>
          <w:iCs/>
          <w:kern w:val="2"/>
          <w:lang w:eastAsia="en-US"/>
          <w14:ligatures w14:val="standardContextual"/>
        </w:rPr>
        <w:t>Lotus</w:t>
      </w:r>
      <w:r w:rsidR="00A90ABF">
        <w:rPr>
          <w:rFonts w:eastAsiaTheme="minorHAnsi"/>
          <w:kern w:val="2"/>
          <w:lang w:eastAsia="en-US"/>
          <w14:ligatures w14:val="standardContextual"/>
        </w:rPr>
        <w:t xml:space="preserve"> spp. did not involve any nitrogen fixation; or at least, not enough nit</w:t>
      </w:r>
      <w:r w:rsidR="001F19A4">
        <w:rPr>
          <w:rFonts w:eastAsiaTheme="minorHAnsi"/>
          <w:kern w:val="2"/>
          <w:lang w:eastAsia="en-US"/>
          <w14:ligatures w14:val="standardContextual"/>
        </w:rPr>
        <w:t xml:space="preserve">rogen fixation to cause a detectable change in plant biomass. </w:t>
      </w:r>
      <w:r w:rsidR="00CC71CA">
        <w:rPr>
          <w:rFonts w:eastAsiaTheme="minorHAnsi"/>
          <w:kern w:val="2"/>
          <w:lang w:eastAsia="en-US"/>
          <w14:ligatures w14:val="standardContextual"/>
        </w:rPr>
        <w:t xml:space="preserve">While unfortunate, this finding is not </w:t>
      </w:r>
      <w:r w:rsidRPr="00CE048B">
        <w:rPr>
          <w:rFonts w:eastAsiaTheme="minorHAnsi"/>
          <w:kern w:val="2"/>
          <w:lang w:eastAsia="en-US"/>
          <w14:ligatures w14:val="standardContextual"/>
        </w:rPr>
        <w:t xml:space="preserve">entirely unexpected. </w:t>
      </w:r>
      <w:r w:rsidRPr="00CE048B">
        <w:rPr>
          <w:rFonts w:eastAsiaTheme="minorHAnsi"/>
          <w:i/>
          <w:iCs/>
          <w:kern w:val="2"/>
          <w:lang w:eastAsia="en-US"/>
          <w14:ligatures w14:val="standardContextual"/>
        </w:rPr>
        <w:t xml:space="preserve">M. australicum </w:t>
      </w:r>
      <w:r w:rsidRPr="00CE048B">
        <w:rPr>
          <w:rFonts w:eastAsiaTheme="minorHAnsi"/>
          <w:kern w:val="2"/>
          <w:lang w:eastAsia="en-US"/>
          <w14:ligatures w14:val="standardContextual"/>
        </w:rPr>
        <w:t>BR1-1-5 is typ</w:t>
      </w:r>
      <w:r w:rsidR="00BD0FAF">
        <w:rPr>
          <w:rFonts w:eastAsiaTheme="minorHAnsi"/>
          <w:kern w:val="2"/>
          <w:lang w:eastAsia="en-US"/>
          <w14:ligatures w14:val="standardContextual"/>
        </w:rPr>
        <w:t>ic</w:t>
      </w:r>
      <w:r w:rsidRPr="00CE048B">
        <w:rPr>
          <w:rFonts w:eastAsiaTheme="minorHAnsi"/>
          <w:kern w:val="2"/>
          <w:lang w:eastAsia="en-US"/>
          <w14:ligatures w14:val="standardContextual"/>
        </w:rPr>
        <w:t xml:space="preserve">ally considered a non-symbiotic strain of </w:t>
      </w:r>
      <w:r w:rsidRPr="00CE048B">
        <w:rPr>
          <w:rFonts w:eastAsiaTheme="minorHAnsi"/>
          <w:i/>
          <w:iCs/>
          <w:kern w:val="2"/>
          <w:lang w:eastAsia="en-US"/>
          <w14:ligatures w14:val="standardContextual"/>
        </w:rPr>
        <w:t>Mesorhizobium</w:t>
      </w:r>
      <w:r w:rsidR="00CC71CA">
        <w:rPr>
          <w:rFonts w:eastAsiaTheme="minorHAnsi"/>
          <w:kern w:val="2"/>
          <w:lang w:eastAsia="en-US"/>
          <w14:ligatures w14:val="standardContextual"/>
        </w:rPr>
        <w:fldChar w:fldCharType="begin"/>
      </w:r>
      <w:r w:rsidR="00F37F44">
        <w:rPr>
          <w:rFonts w:eastAsiaTheme="minorHAnsi"/>
          <w:kern w:val="2"/>
          <w:lang w:eastAsia="en-US"/>
          <w14:ligatures w14:val="standardContextual"/>
        </w:rPr>
        <w:instrText xml:space="preserve"> ADDIN ZOTERO_ITEM CSL_CITATION {"citationID":"8Mwpnco5","properties":{"formattedCitation":"\\super 4\\nosupersub{}","plainCitation":"4","noteIndex":0},"citationItems":[{"id":29,"uris":["http://zotero.org/users/16656036/items/XB7RIP4N"],"itemData":{"id":29,"type":"article-journal","abstract":"Mesorhizobia are soil bacteria that establish nitrogen-fixing symbioses with various legumes. Novel symbiotic mesorhizobia frequently evolve following horizontal transfer of symbiosis-gene-carrying integrative and conjugative elements (ICESyms) to indigenous mesorhizobia in soils. Evolved symbionts exhibit a wide range in symbiotic effectiveness, with some fixing nitrogen poorly or not at all. Little is known about the genetic diversity and symbiotic potential of indigenous soil mesorhizobia prior to ICESym acquisition. Here we sequenced genomes of 144 Mesorhizobium spp. strains cultured directly from cultivated and uncultivated Australian soils. Of these, 126 lacked symbiosis genes. The only isolated symbiotic strains were either exotic strains used previously as legume inoculants, or indigenous mesorhizobia that had acquired exotic ICESyms. No native symbiotic strains were identified. Indigenous nonsymbiotic strains formed 22 genospecies with phylogenomic diversity overlapping the diversity of internationally isolated symbiotic Mesorhizobium spp. The genomes of indigenous mesorhizobia exhibited no evidence of prior involvement in nitrogen-fixing symbiosis, yet their core genomes were similar to symbiotic strains and they generally lacked genes for synthesis of biotin, nicotinate and thiamine. Genomes of nonsymbiotic mesorhizobia harboured similar mobile elements to those of symbiotic mesorhizobia, including ICESym-like elements carrying aforementioned vitamin-synthesis genes but lacking symbiosis genes. Diverse indigenous isolates receiving ICESyms through horizontal gene transfer formed effective symbioses with Lotus and Biserrula legumes, indicating most nonsymbiotic mesorhizobia have an innate capacity for nitrogen-fixing symbiosis following ICESym acquisition. Non-fixing ICESym-harbouring strains were isolated sporadically within species alongside effective symbionts, indicating chromosomal lineage does not predict symbiotic potential. Our observations suggest previously observed genomic diversity amongst symbiotic Mesorhizobium spp. represents a fraction of the extant diversity of nonsymbiotic strains. The overlapping phylogeny of symbiotic and nonsymbiotic clades suggests major clades of Mesorhizobium diverged prior to introduction of symbiosis genes and therefore chromosomal genes involved in symbiosis have evolved largely independent of nitrogen-fixing symbiosis.","container-title":"Microbial Genomics","DOI":"10.1099/mgen.0.000918","ISSN":"2057-5858","issue":"1","note":"publisher: Microbiology Society,","page":"000918","source":"Microbiology Society Journals","title":"Population genomics of Australian indigenous Mesorhizobium reveals diverse nonsymbiotic genospecies capable of nitrogen-fixing symbioses following horizontal gene transfer","volume":"9","author":[{"family":"Colombi","given":"Elena"},{"family":"Hill","given":"Yvette"},{"family":"Lines","given":"Rose"},{"family":"Sullivan","given":"John T."},{"family":"Kohlmeier","given":"MacLean G."},{"family":"Christophersen","given":"Claus T."},{"family":"Ronson","given":"Clive W."},{"family":"Terpolilli","given":"Jason J."},{"family":"Ramsay","given":"Joshua P."}],"issued":{"date-parts":[["2023"]]}}}],"schema":"https://github.com/citation-style-language/schema/raw/master/csl-citation.json"} </w:instrText>
      </w:r>
      <w:r w:rsidR="00CC71CA">
        <w:rPr>
          <w:rFonts w:eastAsiaTheme="minorHAnsi"/>
          <w:kern w:val="2"/>
          <w:lang w:eastAsia="en-US"/>
          <w14:ligatures w14:val="standardContextual"/>
        </w:rPr>
        <w:fldChar w:fldCharType="separate"/>
      </w:r>
      <w:r w:rsidR="00F37F44" w:rsidRPr="00F37F44">
        <w:rPr>
          <w:vertAlign w:val="superscript"/>
        </w:rPr>
        <w:t>4</w:t>
      </w:r>
      <w:r w:rsidR="00CC71CA">
        <w:rPr>
          <w:rFonts w:eastAsiaTheme="minorHAnsi"/>
          <w:kern w:val="2"/>
          <w:lang w:eastAsia="en-US"/>
          <w14:ligatures w14:val="standardContextual"/>
        </w:rPr>
        <w:fldChar w:fldCharType="end"/>
      </w:r>
      <w:r w:rsidR="00CC71CA">
        <w:rPr>
          <w:rFonts w:eastAsiaTheme="minorHAnsi"/>
          <w:kern w:val="2"/>
          <w:lang w:eastAsia="en-US"/>
          <w14:ligatures w14:val="standardContextual"/>
        </w:rPr>
        <w:t>.</w:t>
      </w:r>
      <w:r w:rsidR="00413389">
        <w:rPr>
          <w:rFonts w:eastAsiaTheme="minorHAnsi"/>
          <w:kern w:val="2"/>
          <w:lang w:eastAsia="en-US"/>
          <w14:ligatures w14:val="standardContextual"/>
        </w:rPr>
        <w:t xml:space="preserve"> I</w:t>
      </w:r>
      <w:r w:rsidRPr="00CE048B">
        <w:rPr>
          <w:rFonts w:eastAsiaTheme="minorHAnsi"/>
          <w:kern w:val="2"/>
          <w:lang w:eastAsia="en-US"/>
          <w14:ligatures w14:val="standardContextual"/>
        </w:rPr>
        <w:t xml:space="preserve">ts symbiotic properties are dependent on its ability to utilise the </w:t>
      </w:r>
      <w:r w:rsidRPr="00CE048B">
        <w:rPr>
          <w:rFonts w:eastAsiaTheme="minorHAnsi"/>
          <w:kern w:val="2"/>
          <w:lang w:eastAsia="en-US"/>
          <w14:ligatures w14:val="standardContextual"/>
        </w:rPr>
        <w:lastRenderedPageBreak/>
        <w:t>genes on the ICE</w:t>
      </w:r>
      <w:r w:rsidRPr="00CE048B">
        <w:rPr>
          <w:rFonts w:eastAsiaTheme="minorHAnsi"/>
          <w:i/>
          <w:iCs/>
          <w:kern w:val="2"/>
          <w:lang w:eastAsia="en-US"/>
          <w14:ligatures w14:val="standardContextual"/>
        </w:rPr>
        <w:t>Ml</w:t>
      </w:r>
      <w:r w:rsidRPr="00CE048B">
        <w:rPr>
          <w:rFonts w:eastAsiaTheme="minorHAnsi"/>
          <w:kern w:val="2"/>
          <w:lang w:eastAsia="en-US"/>
          <w14:ligatures w14:val="standardContextual"/>
        </w:rPr>
        <w:t>Sym</w:t>
      </w:r>
      <w:r w:rsidR="00CC71CA">
        <w:rPr>
          <w:rFonts w:eastAsiaTheme="minorHAnsi"/>
          <w:kern w:val="2"/>
          <w:lang w:eastAsia="en-US"/>
          <w14:ligatures w14:val="standardContextual"/>
        </w:rPr>
        <w:fldChar w:fldCharType="begin"/>
      </w:r>
      <w:r w:rsidR="00F37F44">
        <w:rPr>
          <w:rFonts w:eastAsiaTheme="minorHAnsi"/>
          <w:kern w:val="2"/>
          <w:lang w:eastAsia="en-US"/>
          <w14:ligatures w14:val="standardContextual"/>
        </w:rPr>
        <w:instrText xml:space="preserve"> ADDIN ZOTERO_ITEM CSL_CITATION {"citationID":"65R2tUw2","properties":{"formattedCitation":"\\super 4\\nosupersub{}","plainCitation":"4","noteIndex":0},"citationItems":[{"id":29,"uris":["http://zotero.org/users/16656036/items/XB7RIP4N"],"itemData":{"id":29,"type":"article-journal","abstract":"Mesorhizobia are soil bacteria that establish nitrogen-fixing symbioses with various legumes. Novel symbiotic mesorhizobia frequently evolve following horizontal transfer of symbiosis-gene-carrying integrative and conjugative elements (ICESyms) to indigenous mesorhizobia in soils. Evolved symbionts exhibit a wide range in symbiotic effectiveness, with some fixing nitrogen poorly or not at all. Little is known about the genetic diversity and symbiotic potential of indigenous soil mesorhizobia prior to ICESym acquisition. Here we sequenced genomes of 144 Mesorhizobium spp. strains cultured directly from cultivated and uncultivated Australian soils. Of these, 126 lacked symbiosis genes. The only isolated symbiotic strains were either exotic strains used previously as legume inoculants, or indigenous mesorhizobia that had acquired exotic ICESyms. No native symbiotic strains were identified. Indigenous nonsymbiotic strains formed 22 genospecies with phylogenomic diversity overlapping the diversity of internationally isolated symbiotic Mesorhizobium spp. The genomes of indigenous mesorhizobia exhibited no evidence of prior involvement in nitrogen-fixing symbiosis, yet their core genomes were similar to symbiotic strains and they generally lacked genes for synthesis of biotin, nicotinate and thiamine. Genomes of nonsymbiotic mesorhizobia harboured similar mobile elements to those of symbiotic mesorhizobia, including ICESym-like elements carrying aforementioned vitamin-synthesis genes but lacking symbiosis genes. Diverse indigenous isolates receiving ICESyms through horizontal gene transfer formed effective symbioses with Lotus and Biserrula legumes, indicating most nonsymbiotic mesorhizobia have an innate capacity for nitrogen-fixing symbiosis following ICESym acquisition. Non-fixing ICESym-harbouring strains were isolated sporadically within species alongside effective symbionts, indicating chromosomal lineage does not predict symbiotic potential. Our observations suggest previously observed genomic diversity amongst symbiotic Mesorhizobium spp. represents a fraction of the extant diversity of nonsymbiotic strains. The overlapping phylogeny of symbiotic and nonsymbiotic clades suggests major clades of Mesorhizobium diverged prior to introduction of symbiosis genes and therefore chromosomal genes involved in symbiosis have evolved largely independent of nitrogen-fixing symbiosis.","container-title":"Microbial Genomics","DOI":"10.1099/mgen.0.000918","ISSN":"2057-5858","issue":"1","note":"publisher: Microbiology Society,","page":"000918","source":"Microbiology Society Journals","title":"Population genomics of Australian indigenous Mesorhizobium reveals diverse nonsymbiotic genospecies capable of nitrogen-fixing symbioses following horizontal gene transfer","volume":"9","author":[{"family":"Colombi","given":"Elena"},{"family":"Hill","given":"Yvette"},{"family":"Lines","given":"Rose"},{"family":"Sullivan","given":"John T."},{"family":"Kohlmeier","given":"MacLean G."},{"family":"Christophersen","given":"Claus T."},{"family":"Ronson","given":"Clive W."},{"family":"Terpolilli","given":"Jason J."},{"family":"Ramsay","given":"Joshua P."}],"issued":{"date-parts":[["2023"]]}}}],"schema":"https://github.com/citation-style-language/schema/raw/master/csl-citation.json"} </w:instrText>
      </w:r>
      <w:r w:rsidR="00CC71CA">
        <w:rPr>
          <w:rFonts w:eastAsiaTheme="minorHAnsi"/>
          <w:kern w:val="2"/>
          <w:lang w:eastAsia="en-US"/>
          <w14:ligatures w14:val="standardContextual"/>
        </w:rPr>
        <w:fldChar w:fldCharType="separate"/>
      </w:r>
      <w:r w:rsidR="00F37F44" w:rsidRPr="00F37F44">
        <w:rPr>
          <w:vertAlign w:val="superscript"/>
        </w:rPr>
        <w:t>4</w:t>
      </w:r>
      <w:r w:rsidR="00CC71CA">
        <w:rPr>
          <w:rFonts w:eastAsiaTheme="minorHAnsi"/>
          <w:kern w:val="2"/>
          <w:lang w:eastAsia="en-US"/>
          <w14:ligatures w14:val="standardContextual"/>
        </w:rPr>
        <w:fldChar w:fldCharType="end"/>
      </w:r>
      <w:r w:rsidRPr="00CE048B">
        <w:rPr>
          <w:rFonts w:eastAsiaTheme="minorHAnsi"/>
          <w:kern w:val="2"/>
          <w:lang w:eastAsia="en-US"/>
          <w14:ligatures w14:val="standardContextual"/>
        </w:rPr>
        <w:t>, which is what the</w:t>
      </w:r>
      <w:r w:rsidR="008961A6">
        <w:rPr>
          <w:rFonts w:eastAsiaTheme="minorHAnsi"/>
          <w:kern w:val="2"/>
          <w:lang w:eastAsia="en-US"/>
          <w14:ligatures w14:val="standardContextual"/>
        </w:rPr>
        <w:t xml:space="preserve"> planned</w:t>
      </w:r>
      <w:r w:rsidRPr="00CE048B">
        <w:rPr>
          <w:rFonts w:eastAsiaTheme="minorHAnsi"/>
          <w:kern w:val="2"/>
          <w:lang w:eastAsia="en-US"/>
          <w14:ligatures w14:val="standardContextual"/>
        </w:rPr>
        <w:t xml:space="preserve"> evolutionary experiment is aim</w:t>
      </w:r>
      <w:r w:rsidR="00413389">
        <w:rPr>
          <w:rFonts w:eastAsiaTheme="minorHAnsi"/>
          <w:kern w:val="2"/>
          <w:lang w:eastAsia="en-US"/>
          <w14:ligatures w14:val="standardContextual"/>
        </w:rPr>
        <w:t>ed</w:t>
      </w:r>
      <w:r w:rsidRPr="00CE048B">
        <w:rPr>
          <w:rFonts w:eastAsiaTheme="minorHAnsi"/>
          <w:kern w:val="2"/>
          <w:lang w:eastAsia="en-US"/>
          <w14:ligatures w14:val="standardContextual"/>
        </w:rPr>
        <w:t xml:space="preserve"> to </w:t>
      </w:r>
      <w:r w:rsidR="00413389">
        <w:rPr>
          <w:rFonts w:eastAsiaTheme="minorHAnsi"/>
          <w:kern w:val="2"/>
          <w:lang w:eastAsia="en-US"/>
          <w14:ligatures w14:val="standardContextual"/>
        </w:rPr>
        <w:t>select for</w:t>
      </w:r>
      <w:r w:rsidRPr="00CE048B">
        <w:rPr>
          <w:rFonts w:eastAsiaTheme="minorHAnsi"/>
          <w:kern w:val="2"/>
          <w:lang w:eastAsia="en-US"/>
          <w14:ligatures w14:val="standardContextual"/>
        </w:rPr>
        <w:t>.</w:t>
      </w:r>
      <w:r w:rsidR="008961A6">
        <w:rPr>
          <w:rFonts w:eastAsiaTheme="minorHAnsi"/>
          <w:kern w:val="2"/>
          <w:lang w:eastAsia="en-US"/>
          <w14:ligatures w14:val="standardContextual"/>
        </w:rPr>
        <w:t xml:space="preserve"> As such, for a first round</w:t>
      </w:r>
      <w:r w:rsidR="0096626E">
        <w:rPr>
          <w:rFonts w:eastAsiaTheme="minorHAnsi"/>
          <w:kern w:val="2"/>
          <w:lang w:eastAsia="en-US"/>
          <w14:ligatures w14:val="standardContextual"/>
        </w:rPr>
        <w:t xml:space="preserve"> of the exepriement</w:t>
      </w:r>
      <w:r w:rsidR="008961A6">
        <w:rPr>
          <w:rFonts w:eastAsiaTheme="minorHAnsi"/>
          <w:kern w:val="2"/>
          <w:lang w:eastAsia="en-US"/>
          <w14:ligatures w14:val="standardContextual"/>
        </w:rPr>
        <w:t>, such lack</w:t>
      </w:r>
      <w:r w:rsidR="00A90ABF">
        <w:rPr>
          <w:rFonts w:eastAsiaTheme="minorHAnsi"/>
          <w:kern w:val="2"/>
          <w:lang w:eastAsia="en-US"/>
          <w14:ligatures w14:val="standardContextual"/>
        </w:rPr>
        <w:t xml:space="preserve"> of significant nitrogen fixation it typical. </w:t>
      </w:r>
    </w:p>
    <w:p w14:paraId="2321AB39" w14:textId="471CD0DD" w:rsidR="00CE048B" w:rsidRPr="00CE048B" w:rsidRDefault="001F19A4" w:rsidP="00CE048B">
      <w:pPr>
        <w:spacing w:after="160" w:line="360" w:lineRule="auto"/>
        <w:rPr>
          <w:rFonts w:eastAsiaTheme="minorHAnsi"/>
          <w:kern w:val="2"/>
          <w:lang w:eastAsia="en-US"/>
          <w14:ligatures w14:val="standardContextual"/>
        </w:rPr>
      </w:pPr>
      <w:r>
        <w:rPr>
          <w:rFonts w:eastAsiaTheme="minorHAnsi"/>
          <w:kern w:val="2"/>
          <w:lang w:eastAsia="en-US"/>
          <w14:ligatures w14:val="standardContextual"/>
        </w:rPr>
        <w:t>However, it is important to note t</w:t>
      </w:r>
      <w:r w:rsidR="00CE048B" w:rsidRPr="00CE048B">
        <w:rPr>
          <w:rFonts w:eastAsiaTheme="minorHAnsi"/>
          <w:kern w:val="2"/>
          <w:lang w:eastAsia="en-US"/>
          <w14:ligatures w14:val="standardContextual"/>
        </w:rPr>
        <w:t>he red pigment observed in the nodules of</w:t>
      </w:r>
      <w:r w:rsidR="00CE048B" w:rsidRPr="00CE048B">
        <w:rPr>
          <w:rFonts w:eastAsiaTheme="minorHAnsi"/>
          <w:i/>
          <w:iCs/>
          <w:kern w:val="2"/>
          <w:lang w:eastAsia="en-US"/>
          <w14:ligatures w14:val="standardContextual"/>
        </w:rPr>
        <w:t xml:space="preserve"> L. rectus</w:t>
      </w:r>
      <w:r w:rsidR="00CE048B" w:rsidRPr="00CE048B">
        <w:rPr>
          <w:rFonts w:eastAsiaTheme="minorHAnsi"/>
          <w:kern w:val="2"/>
          <w:lang w:eastAsia="en-US"/>
          <w14:ligatures w14:val="standardContextual"/>
        </w:rPr>
        <w:t xml:space="preserve"> Tas2206, as well as the orange hue of the bumps of </w:t>
      </w:r>
      <w:r w:rsidR="00CE048B" w:rsidRPr="00CE048B">
        <w:rPr>
          <w:rFonts w:eastAsiaTheme="minorHAnsi"/>
          <w:i/>
          <w:iCs/>
          <w:kern w:val="2"/>
          <w:lang w:eastAsia="en-US"/>
          <w14:ligatures w14:val="standardContextual"/>
        </w:rPr>
        <w:t>L. uliginosus</w:t>
      </w:r>
      <w:r w:rsidR="00CE048B" w:rsidRPr="00CE048B">
        <w:rPr>
          <w:rFonts w:eastAsiaTheme="minorHAnsi"/>
          <w:kern w:val="2"/>
          <w:lang w:eastAsia="en-US"/>
          <w14:ligatures w14:val="standardContextual"/>
        </w:rPr>
        <w:t xml:space="preserve"> GLOC005. Th</w:t>
      </w:r>
      <w:r>
        <w:rPr>
          <w:rFonts w:eastAsiaTheme="minorHAnsi"/>
          <w:kern w:val="2"/>
          <w:lang w:eastAsia="en-US"/>
          <w14:ligatures w14:val="standardContextual"/>
        </w:rPr>
        <w:t>is</w:t>
      </w:r>
      <w:r w:rsidR="00CE048B" w:rsidRPr="00CE048B">
        <w:rPr>
          <w:rFonts w:eastAsiaTheme="minorHAnsi"/>
          <w:kern w:val="2"/>
          <w:lang w:eastAsia="en-US"/>
          <w14:ligatures w14:val="standardContextual"/>
        </w:rPr>
        <w:t xml:space="preserve"> red pigment is the result of leghaemoglobins in the plant cells of the nodules</w:t>
      </w:r>
      <w:r>
        <w:rPr>
          <w:rFonts w:eastAsiaTheme="minorHAnsi"/>
          <w:kern w:val="2"/>
          <w:lang w:eastAsia="en-US"/>
          <w14:ligatures w14:val="standardContextual"/>
        </w:rPr>
        <w:fldChar w:fldCharType="begin"/>
      </w:r>
      <w:r w:rsidR="00F37F44">
        <w:rPr>
          <w:rFonts w:eastAsiaTheme="minorHAnsi"/>
          <w:kern w:val="2"/>
          <w:lang w:eastAsia="en-US"/>
          <w14:ligatures w14:val="standardContextual"/>
        </w:rPr>
        <w:instrText xml:space="preserve"> ADDIN ZOTERO_ITEM CSL_CITATION {"citationID":"g1XnLyTU","properties":{"formattedCitation":"\\super 10\\nosupersub{}","plainCitation":"10","noteIndex":0},"citationItems":[{"id":286,"uris":["http://zotero.org/users/16656036/items/DB5A6PUB"],"itemData":{"id":286,"type":"article-journal","abstract":"How do plants create an environment in which symbiotic bacteria can reduce enough N2 to provide the plant with sufficient ammonium for growth? Gene silencing has now been used to show that legume haemoglobins are crucial.","container-title":"Current Biology","DOI":"10.1016/j.cub.2005.03.007","ISSN":"0960-9822","issue":"6","journalAbbreviation":"Current Biology","page":"R196-R198","source":"ScienceDirect","title":"Legume Haemoglobins: Symbiotic Nitrogen Fixation Needs Bloody Nodules","title-short":"Legume Haemoglobins","volume":"15","author":[{"family":"Downie","given":"J. Allan"}],"issued":{"date-parts":[["2005",3,29]]}}}],"schema":"https://github.com/citation-style-language/schema/raw/master/csl-citation.json"} </w:instrText>
      </w:r>
      <w:r>
        <w:rPr>
          <w:rFonts w:eastAsiaTheme="minorHAnsi"/>
          <w:kern w:val="2"/>
          <w:lang w:eastAsia="en-US"/>
          <w14:ligatures w14:val="standardContextual"/>
        </w:rPr>
        <w:fldChar w:fldCharType="separate"/>
      </w:r>
      <w:r w:rsidR="00F37F44" w:rsidRPr="00F37F44">
        <w:rPr>
          <w:vertAlign w:val="superscript"/>
        </w:rPr>
        <w:t>10</w:t>
      </w:r>
      <w:r>
        <w:rPr>
          <w:rFonts w:eastAsiaTheme="minorHAnsi"/>
          <w:kern w:val="2"/>
          <w:lang w:eastAsia="en-US"/>
          <w14:ligatures w14:val="standardContextual"/>
        </w:rPr>
        <w:fldChar w:fldCharType="end"/>
      </w:r>
      <w:r w:rsidR="00CE048B" w:rsidRPr="00CE048B">
        <w:rPr>
          <w:rFonts w:eastAsiaTheme="minorHAnsi"/>
          <w:kern w:val="2"/>
          <w:lang w:eastAsia="en-US"/>
          <w14:ligatures w14:val="standardContextual"/>
        </w:rPr>
        <w:t>. These leghaemoglobins are an essential component of</w:t>
      </w:r>
      <w:r w:rsidR="00413389">
        <w:rPr>
          <w:rFonts w:eastAsiaTheme="minorHAnsi"/>
          <w:kern w:val="2"/>
          <w:lang w:eastAsia="en-US"/>
          <w14:ligatures w14:val="standardContextual"/>
        </w:rPr>
        <w:t xml:space="preserve"> the</w:t>
      </w:r>
      <w:r w:rsidR="00CE048B" w:rsidRPr="00CE048B">
        <w:rPr>
          <w:rFonts w:eastAsiaTheme="minorHAnsi"/>
          <w:kern w:val="2"/>
          <w:lang w:eastAsia="en-US"/>
          <w14:ligatures w14:val="standardContextual"/>
        </w:rPr>
        <w:t xml:space="preserve"> symbiotic nitrogen fixation process</w:t>
      </w:r>
      <w:r>
        <w:rPr>
          <w:rFonts w:eastAsiaTheme="minorHAnsi"/>
          <w:kern w:val="2"/>
          <w:lang w:eastAsia="en-US"/>
          <w14:ligatures w14:val="standardContextual"/>
        </w:rPr>
        <w:fldChar w:fldCharType="begin"/>
      </w:r>
      <w:r w:rsidR="00F37F44">
        <w:rPr>
          <w:rFonts w:eastAsiaTheme="minorHAnsi"/>
          <w:kern w:val="2"/>
          <w:lang w:eastAsia="en-US"/>
          <w14:ligatures w14:val="standardContextual"/>
        </w:rPr>
        <w:instrText xml:space="preserve"> ADDIN ZOTERO_ITEM CSL_CITATION {"citationID":"fAj9kaTX","properties":{"formattedCitation":"\\super 10\\nosupersub{}","plainCitation":"10","noteIndex":0},"citationItems":[{"id":286,"uris":["http://zotero.org/users/16656036/items/DB5A6PUB"],"itemData":{"id":286,"type":"article-journal","abstract":"How do plants create an environment in which symbiotic bacteria can reduce enough N2 to provide the plant with sufficient ammonium for growth? Gene silencing has now been used to show that legume haemoglobins are crucial.","container-title":"Current Biology","DOI":"10.1016/j.cub.2005.03.007","ISSN":"0960-9822","issue":"6","journalAbbreviation":"Current Biology","page":"R196-R198","source":"ScienceDirect","title":"Legume Haemoglobins: Symbiotic Nitrogen Fixation Needs Bloody Nodules","title-short":"Legume Haemoglobins","volume":"15","author":[{"family":"Downie","given":"J. Allan"}],"issued":{"date-parts":[["2005",3,29]]}}}],"schema":"https://github.com/citation-style-language/schema/raw/master/csl-citation.json"} </w:instrText>
      </w:r>
      <w:r>
        <w:rPr>
          <w:rFonts w:eastAsiaTheme="minorHAnsi"/>
          <w:kern w:val="2"/>
          <w:lang w:eastAsia="en-US"/>
          <w14:ligatures w14:val="standardContextual"/>
        </w:rPr>
        <w:fldChar w:fldCharType="separate"/>
      </w:r>
      <w:r w:rsidR="00F37F44" w:rsidRPr="00F37F44">
        <w:rPr>
          <w:vertAlign w:val="superscript"/>
        </w:rPr>
        <w:t>10</w:t>
      </w:r>
      <w:r>
        <w:rPr>
          <w:rFonts w:eastAsiaTheme="minorHAnsi"/>
          <w:kern w:val="2"/>
          <w:lang w:eastAsia="en-US"/>
          <w14:ligatures w14:val="standardContextual"/>
        </w:rPr>
        <w:fldChar w:fldCharType="end"/>
      </w:r>
      <w:r w:rsidR="00CE048B" w:rsidRPr="00CE048B">
        <w:rPr>
          <w:rFonts w:eastAsiaTheme="minorHAnsi"/>
          <w:kern w:val="2"/>
          <w:lang w:eastAsia="en-US"/>
          <w14:ligatures w14:val="standardContextual"/>
        </w:rPr>
        <w:t xml:space="preserve">. Thus, the red nodules and orange bumps suggest that nitrogen fixation was attempted to some extent. In contrast, </w:t>
      </w:r>
      <w:r w:rsidR="00CE048B" w:rsidRPr="00CE048B">
        <w:rPr>
          <w:rFonts w:eastAsiaTheme="minorHAnsi"/>
          <w:i/>
          <w:iCs/>
          <w:kern w:val="2"/>
          <w:lang w:eastAsia="en-US"/>
          <w14:ligatures w14:val="standardContextual"/>
        </w:rPr>
        <w:t xml:space="preserve">L. australis </w:t>
      </w:r>
      <w:r w:rsidR="00CE048B" w:rsidRPr="00CE048B">
        <w:rPr>
          <w:rFonts w:eastAsiaTheme="minorHAnsi"/>
          <w:kern w:val="2"/>
          <w:lang w:eastAsia="en-US"/>
          <w14:ligatures w14:val="standardContextual"/>
        </w:rPr>
        <w:t>ID#3 displayed nodules and bumps that simply matched the green colour of the surrounding root. Th</w:t>
      </w:r>
      <w:r w:rsidR="00413389">
        <w:rPr>
          <w:rFonts w:eastAsiaTheme="minorHAnsi"/>
          <w:kern w:val="2"/>
          <w:lang w:eastAsia="en-US"/>
          <w14:ligatures w14:val="standardContextual"/>
        </w:rPr>
        <w:t>is</w:t>
      </w:r>
      <w:r w:rsidR="00CE048B" w:rsidRPr="00CE048B">
        <w:rPr>
          <w:rFonts w:eastAsiaTheme="minorHAnsi"/>
          <w:kern w:val="2"/>
          <w:lang w:eastAsia="en-US"/>
          <w14:ligatures w14:val="standardContextual"/>
        </w:rPr>
        <w:t xml:space="preserve"> lack of red pigment is further evidence of a failure to establish successful symbiosis with this </w:t>
      </w:r>
      <w:r w:rsidR="00413389">
        <w:rPr>
          <w:rFonts w:eastAsiaTheme="minorHAnsi"/>
          <w:kern w:val="2"/>
          <w:lang w:eastAsia="en-US"/>
          <w14:ligatures w14:val="standardContextual"/>
        </w:rPr>
        <w:t>legume</w:t>
      </w:r>
      <w:r w:rsidR="00CE048B" w:rsidRPr="00CE048B">
        <w:rPr>
          <w:rFonts w:eastAsiaTheme="minorHAnsi"/>
          <w:kern w:val="2"/>
          <w:lang w:eastAsia="en-US"/>
          <w14:ligatures w14:val="standardContextual"/>
        </w:rPr>
        <w:t>.</w:t>
      </w:r>
    </w:p>
    <w:p w14:paraId="173641EC" w14:textId="5B5AFCFD" w:rsidR="00BD59E3" w:rsidRPr="00BD59E3" w:rsidRDefault="00BD59E3" w:rsidP="00BD59E3">
      <w:pPr>
        <w:spacing w:line="360" w:lineRule="auto"/>
        <w:rPr>
          <w:b/>
          <w:bCs/>
        </w:rPr>
      </w:pPr>
      <w:r w:rsidRPr="00DD247D">
        <w:rPr>
          <w:b/>
          <w:bCs/>
        </w:rPr>
        <w:t xml:space="preserve">Cu MIC failed to </w:t>
      </w:r>
      <w:r w:rsidR="00DD247D" w:rsidRPr="00DD247D">
        <w:rPr>
          <w:b/>
          <w:bCs/>
        </w:rPr>
        <w:t xml:space="preserve">identity IME in </w:t>
      </w:r>
      <w:r w:rsidRPr="00BD59E3">
        <w:rPr>
          <w:b/>
          <w:bCs/>
          <w:i/>
          <w:iCs/>
        </w:rPr>
        <w:t>Pseudomonas</w:t>
      </w:r>
      <w:r w:rsidRPr="00BD59E3">
        <w:rPr>
          <w:b/>
          <w:bCs/>
        </w:rPr>
        <w:t xml:space="preserve"> spp. </w:t>
      </w:r>
    </w:p>
    <w:p w14:paraId="178BCAE9" w14:textId="7437A65B" w:rsidR="00BD59E3" w:rsidRPr="00BD59E3" w:rsidRDefault="00BD59E3" w:rsidP="00BD59E3">
      <w:pPr>
        <w:spacing w:line="360" w:lineRule="auto"/>
      </w:pPr>
      <w:r w:rsidRPr="00BD59E3">
        <w:t xml:space="preserve">The results of the Cu MIC were not as expected. The IME carriers, </w:t>
      </w:r>
      <w:r w:rsidRPr="00BD59E3">
        <w:rPr>
          <w:i/>
          <w:iCs/>
        </w:rPr>
        <w:t>P. stutzeri</w:t>
      </w:r>
      <w:r w:rsidRPr="00BD59E3">
        <w:t xml:space="preserve"> 17641 and </w:t>
      </w:r>
      <w:r w:rsidRPr="00BD59E3">
        <w:rPr>
          <w:i/>
          <w:iCs/>
        </w:rPr>
        <w:t>P. stutzeri</w:t>
      </w:r>
      <w:r w:rsidRPr="00BD59E3">
        <w:t xml:space="preserve"> Q</w:t>
      </w:r>
      <w:r w:rsidR="00DD247D">
        <w:t xml:space="preserve"> </w:t>
      </w:r>
      <w:r w:rsidRPr="00BD59E3">
        <w:t xml:space="preserve">did not display a greater Cu MIC than the negative controls, </w:t>
      </w:r>
      <w:r w:rsidRPr="00BD59E3">
        <w:rPr>
          <w:i/>
          <w:iCs/>
        </w:rPr>
        <w:t>P. stutzeri</w:t>
      </w:r>
      <w:r w:rsidRPr="00BD59E3">
        <w:t xml:space="preserve"> 17578 and P. </w:t>
      </w:r>
      <w:r w:rsidRPr="00BD59E3">
        <w:rPr>
          <w:i/>
          <w:iCs/>
        </w:rPr>
        <w:t>protgenens</w:t>
      </w:r>
      <w:r w:rsidRPr="00BD59E3">
        <w:t xml:space="preserve"> Pf5. Dr Colombi had believed that the IME carried a Cu resistance gene, and thus growth on Cu would act as a reliable positive selection control. However,</w:t>
      </w:r>
      <w:r w:rsidR="00413389">
        <w:t xml:space="preserve"> as</w:t>
      </w:r>
      <w:r w:rsidRPr="00BD59E3">
        <w:t xml:space="preserve"> </w:t>
      </w:r>
      <w:r w:rsidRPr="00BD59E3">
        <w:rPr>
          <w:i/>
          <w:iCs/>
        </w:rPr>
        <w:t>P. stutzeri</w:t>
      </w:r>
      <w:r w:rsidRPr="00BD59E3">
        <w:t xml:space="preserve"> 17641 and </w:t>
      </w:r>
      <w:r w:rsidRPr="00BD59E3">
        <w:rPr>
          <w:i/>
          <w:iCs/>
        </w:rPr>
        <w:t>P. stutzeri</w:t>
      </w:r>
      <w:r w:rsidRPr="00BD59E3">
        <w:t xml:space="preserve"> Q </w:t>
      </w:r>
      <w:r w:rsidR="000030B1">
        <w:t>have been previously confirmed by Dr Colombi to</w:t>
      </w:r>
      <w:r w:rsidR="00413389">
        <w:t xml:space="preserve"> possess</w:t>
      </w:r>
      <w:r w:rsidR="000030B1">
        <w:t xml:space="preserve"> </w:t>
      </w:r>
      <w:r w:rsidRPr="00BD59E3">
        <w:t xml:space="preserve">the IME, the notion that </w:t>
      </w:r>
      <w:r w:rsidR="000030B1">
        <w:t xml:space="preserve">the IME is </w:t>
      </w:r>
      <w:r w:rsidR="009B0130">
        <w:t xml:space="preserve">simply </w:t>
      </w:r>
      <w:r w:rsidR="000030B1">
        <w:t xml:space="preserve">absent </w:t>
      </w:r>
      <w:r w:rsidR="009B0130">
        <w:t>in these str</w:t>
      </w:r>
      <w:r w:rsidR="000030B1">
        <w:t>ains is unlikely</w:t>
      </w:r>
      <w:r w:rsidR="009B0130">
        <w:t xml:space="preserve"> to explain the assay results</w:t>
      </w:r>
      <w:r w:rsidRPr="00BD59E3">
        <w:t xml:space="preserve">. Instead, </w:t>
      </w:r>
      <w:r w:rsidR="009B0130">
        <w:t xml:space="preserve">it was </w:t>
      </w:r>
      <w:r w:rsidRPr="00BD59E3">
        <w:t xml:space="preserve">hypothesised that the </w:t>
      </w:r>
      <w:r w:rsidR="009B0130">
        <w:t>fu</w:t>
      </w:r>
      <w:r w:rsidR="00772595">
        <w:t>n</w:t>
      </w:r>
      <w:r w:rsidR="009B0130">
        <w:t xml:space="preserve">ctional </w:t>
      </w:r>
      <w:r w:rsidRPr="00BD59E3">
        <w:t xml:space="preserve">annotation of the Cu gene might be incorrect. This </w:t>
      </w:r>
      <w:r w:rsidR="008D72E2">
        <w:t xml:space="preserve">is plausible </w:t>
      </w:r>
      <w:r w:rsidRPr="00BD59E3">
        <w:t>if the gene annotation is derived by computational homology</w:t>
      </w:r>
      <w:r w:rsidR="008D72E2">
        <w:t>, as opposed to experimental verification</w:t>
      </w:r>
      <w:r w:rsidR="00322875">
        <w:t xml:space="preserve">. </w:t>
      </w:r>
      <w:r w:rsidRPr="00BD59E3">
        <w:t>Therefore, b</w:t>
      </w:r>
      <w:r w:rsidR="008D72E2">
        <w:t>e</w:t>
      </w:r>
      <w:r w:rsidRPr="00BD59E3">
        <w:t>for</w:t>
      </w:r>
      <w:r w:rsidR="008D72E2">
        <w:t>e</w:t>
      </w:r>
      <w:r w:rsidRPr="00BD59E3">
        <w:t xml:space="preserve"> experiments involving the transmission of IME between cells can begin, a different </w:t>
      </w:r>
      <w:r w:rsidR="00413389">
        <w:t xml:space="preserve">and more reliable </w:t>
      </w:r>
      <w:r w:rsidRPr="00BD59E3">
        <w:t>IME selective marker must be identified and verified.</w:t>
      </w:r>
    </w:p>
    <w:p w14:paraId="6A3D1298" w14:textId="77777777" w:rsidR="00CD680C" w:rsidRDefault="00CD680C" w:rsidP="0051783F">
      <w:pPr>
        <w:spacing w:line="360" w:lineRule="auto"/>
        <w:rPr>
          <w:b/>
          <w:bCs/>
          <w:sz w:val="26"/>
          <w:szCs w:val="26"/>
        </w:rPr>
      </w:pPr>
    </w:p>
    <w:p w14:paraId="46D83CB3" w14:textId="5151176A" w:rsidR="003D5E25" w:rsidRDefault="003D5E25" w:rsidP="0051783F">
      <w:pPr>
        <w:spacing w:line="360" w:lineRule="auto"/>
        <w:rPr>
          <w:b/>
          <w:bCs/>
          <w:sz w:val="26"/>
          <w:szCs w:val="26"/>
        </w:rPr>
      </w:pPr>
      <w:r w:rsidRPr="0078447D">
        <w:rPr>
          <w:b/>
          <w:bCs/>
          <w:sz w:val="26"/>
          <w:szCs w:val="26"/>
        </w:rPr>
        <w:t>Conclusions</w:t>
      </w:r>
    </w:p>
    <w:p w14:paraId="4D1FDC9C" w14:textId="0207F159" w:rsidR="0051783F" w:rsidRDefault="00E35697" w:rsidP="006720C6">
      <w:pPr>
        <w:spacing w:line="360" w:lineRule="auto"/>
      </w:pPr>
      <w:r>
        <w:t xml:space="preserve">This study </w:t>
      </w:r>
      <w:r w:rsidR="003D4D6C">
        <w:t xml:space="preserve">aimed to optimise a planned evolutionary experiment </w:t>
      </w:r>
      <w:r w:rsidR="009A674C">
        <w:t xml:space="preserve">targeted at evolving </w:t>
      </w:r>
      <w:r w:rsidR="009A674C">
        <w:rPr>
          <w:i/>
          <w:iCs/>
        </w:rPr>
        <w:t xml:space="preserve">M. australicum </w:t>
      </w:r>
      <w:r w:rsidR="009A674C">
        <w:t>BR1-1-5xICE</w:t>
      </w:r>
      <w:r w:rsidR="009A674C">
        <w:rPr>
          <w:i/>
          <w:iCs/>
        </w:rPr>
        <w:t>Ml</w:t>
      </w:r>
      <w:r w:rsidR="00760683">
        <w:t>Sym to utilise its nitrogen-fixation genes and form a successful symbiosis with</w:t>
      </w:r>
      <w:r w:rsidR="0089116B">
        <w:t xml:space="preserve"> various</w:t>
      </w:r>
      <w:r w:rsidR="00760683">
        <w:t xml:space="preserve"> </w:t>
      </w:r>
      <w:r w:rsidR="0096626E">
        <w:t xml:space="preserve">species of </w:t>
      </w:r>
      <w:r w:rsidR="00760683" w:rsidRPr="00760683">
        <w:rPr>
          <w:i/>
          <w:iCs/>
        </w:rPr>
        <w:t>Lotus</w:t>
      </w:r>
      <w:r w:rsidR="0096626E">
        <w:t xml:space="preserve"> legumes.</w:t>
      </w:r>
      <w:r w:rsidR="0089116B">
        <w:t xml:space="preserve"> </w:t>
      </w:r>
      <w:r w:rsidR="0089116B">
        <w:rPr>
          <w:i/>
          <w:iCs/>
        </w:rPr>
        <w:t xml:space="preserve">L. rectus </w:t>
      </w:r>
      <w:r w:rsidR="0089116B">
        <w:t xml:space="preserve">Tas2206 was most receptive to </w:t>
      </w:r>
      <w:r w:rsidR="0089116B">
        <w:rPr>
          <w:i/>
          <w:iCs/>
        </w:rPr>
        <w:t xml:space="preserve">M. australicum </w:t>
      </w:r>
      <w:r w:rsidR="0089116B">
        <w:t>BR1-1-5xICE</w:t>
      </w:r>
      <w:r w:rsidR="0089116B">
        <w:rPr>
          <w:i/>
          <w:iCs/>
        </w:rPr>
        <w:t>Ml</w:t>
      </w:r>
      <w:r w:rsidR="0089116B">
        <w:t xml:space="preserve">Sym, whereas </w:t>
      </w:r>
      <w:r w:rsidR="0089116B">
        <w:rPr>
          <w:i/>
          <w:iCs/>
        </w:rPr>
        <w:t xml:space="preserve">L. </w:t>
      </w:r>
      <w:r w:rsidR="00F31DAC">
        <w:rPr>
          <w:i/>
          <w:iCs/>
        </w:rPr>
        <w:t xml:space="preserve">australis </w:t>
      </w:r>
      <w:r w:rsidR="00F31DAC">
        <w:t xml:space="preserve">ID#3 and </w:t>
      </w:r>
      <w:r w:rsidR="00F31DAC">
        <w:rPr>
          <w:i/>
          <w:iCs/>
        </w:rPr>
        <w:t xml:space="preserve">L. uliginosus </w:t>
      </w:r>
      <w:r w:rsidR="00F31DAC" w:rsidRPr="00F31DAC">
        <w:t>GLOC005</w:t>
      </w:r>
      <w:r w:rsidR="00F31DAC">
        <w:t xml:space="preserve"> displayed little-to-no success. </w:t>
      </w:r>
      <w:r w:rsidR="002D5BFE">
        <w:t xml:space="preserve">While some </w:t>
      </w:r>
      <w:r w:rsidR="002D5BFE">
        <w:rPr>
          <w:i/>
          <w:iCs/>
        </w:rPr>
        <w:t xml:space="preserve">Lotus </w:t>
      </w:r>
      <w:r w:rsidR="002D5BFE">
        <w:t xml:space="preserve">subjects displayed characteristic indicators of </w:t>
      </w:r>
      <w:r w:rsidR="00255A7B">
        <w:t xml:space="preserve">nitrogen-fixing symbiosis, this was not correlated with any significant change in biomass. </w:t>
      </w:r>
      <w:r w:rsidR="0074387F">
        <w:t xml:space="preserve">Of the three </w:t>
      </w:r>
      <w:r w:rsidR="0074387F">
        <w:rPr>
          <w:i/>
          <w:iCs/>
        </w:rPr>
        <w:t xml:space="preserve">Lotus </w:t>
      </w:r>
      <w:r w:rsidR="0074387F">
        <w:t xml:space="preserve">plants </w:t>
      </w:r>
      <w:r w:rsidR="006720C6">
        <w:t xml:space="preserve">assayed, </w:t>
      </w:r>
      <w:r w:rsidR="006720C6">
        <w:rPr>
          <w:i/>
          <w:iCs/>
        </w:rPr>
        <w:t xml:space="preserve">L. rectus </w:t>
      </w:r>
      <w:r w:rsidR="006720C6">
        <w:t xml:space="preserve">Tas2206 appears to be the most promising candidate with which to pursue the </w:t>
      </w:r>
      <w:r w:rsidR="006720C6">
        <w:rPr>
          <w:i/>
          <w:iCs/>
        </w:rPr>
        <w:t xml:space="preserve">M. australicum </w:t>
      </w:r>
      <w:r w:rsidR="006720C6">
        <w:t>BR1-1-5xICE</w:t>
      </w:r>
      <w:r w:rsidR="006720C6">
        <w:rPr>
          <w:i/>
          <w:iCs/>
        </w:rPr>
        <w:t>Ml</w:t>
      </w:r>
      <w:r w:rsidR="006720C6">
        <w:t>Sym evoluti</w:t>
      </w:r>
      <w:r w:rsidR="002B4085">
        <w:t>onary experiment.</w:t>
      </w:r>
    </w:p>
    <w:p w14:paraId="5E08AAF5" w14:textId="144DA2AC" w:rsidR="002B4085" w:rsidRPr="0074387F" w:rsidRDefault="002B4085" w:rsidP="006720C6">
      <w:pPr>
        <w:spacing w:line="360" w:lineRule="auto"/>
      </w:pPr>
      <w:r>
        <w:t xml:space="preserve">This study also aimed to confirm that Cu </w:t>
      </w:r>
      <w:r w:rsidR="00591745">
        <w:t xml:space="preserve">resistance was a reliable selective marker for identifying </w:t>
      </w:r>
      <w:r w:rsidR="006C2D9B">
        <w:t xml:space="preserve">bacteria carrying an IME of interest. However, the Cu MIC involving various </w:t>
      </w:r>
      <w:r w:rsidR="006C2D9B" w:rsidRPr="006C2D9B">
        <w:rPr>
          <w:i/>
          <w:iCs/>
        </w:rPr>
        <w:t>Pseudomonas</w:t>
      </w:r>
      <w:r w:rsidR="006C2D9B">
        <w:t xml:space="preserve"> spp. </w:t>
      </w:r>
      <w:r w:rsidR="006C2D9B">
        <w:lastRenderedPageBreak/>
        <w:t xml:space="preserve">displayed </w:t>
      </w:r>
      <w:r w:rsidR="00F9189C">
        <w:t xml:space="preserve">no </w:t>
      </w:r>
      <w:r w:rsidR="0078447D">
        <w:t>increase in Cu MIC for the positive controls. A</w:t>
      </w:r>
      <w:r w:rsidR="00F9189C">
        <w:t>s</w:t>
      </w:r>
      <w:r w:rsidR="0078447D">
        <w:t xml:space="preserve"> such, </w:t>
      </w:r>
      <w:r w:rsidR="00F9189C">
        <w:t xml:space="preserve">Cu resistance is </w:t>
      </w:r>
      <w:r w:rsidR="0096626E">
        <w:t xml:space="preserve">an </w:t>
      </w:r>
      <w:r w:rsidR="00E77319">
        <w:t>unreliable</w:t>
      </w:r>
      <w:r w:rsidR="0096626E">
        <w:t xml:space="preserve"> indicator,</w:t>
      </w:r>
      <w:r w:rsidR="00F9189C">
        <w:t xml:space="preserve"> and </w:t>
      </w:r>
      <w:r w:rsidR="0078447D">
        <w:t>a different selection marker must be invest</w:t>
      </w:r>
      <w:r w:rsidR="00FD42B5">
        <w:t>i</w:t>
      </w:r>
      <w:r w:rsidR="0078447D">
        <w:t xml:space="preserve">gated. </w:t>
      </w:r>
      <w:r w:rsidR="006C2D9B">
        <w:t xml:space="preserve"> </w:t>
      </w:r>
    </w:p>
    <w:p w14:paraId="69394EF2" w14:textId="77777777" w:rsidR="0051783F" w:rsidRDefault="0051783F" w:rsidP="0051783F">
      <w:pPr>
        <w:spacing w:line="360" w:lineRule="auto"/>
        <w:rPr>
          <w:b/>
          <w:bCs/>
          <w:sz w:val="26"/>
          <w:szCs w:val="26"/>
        </w:rPr>
      </w:pPr>
    </w:p>
    <w:p w14:paraId="3F22C097" w14:textId="74C1468C" w:rsidR="003D5E25" w:rsidRDefault="0051783F" w:rsidP="0051783F">
      <w:pPr>
        <w:spacing w:line="360" w:lineRule="auto"/>
        <w:rPr>
          <w:b/>
          <w:bCs/>
          <w:sz w:val="26"/>
          <w:szCs w:val="26"/>
        </w:rPr>
      </w:pPr>
      <w:r w:rsidRPr="0009144A">
        <w:rPr>
          <w:b/>
          <w:bCs/>
          <w:sz w:val="26"/>
          <w:szCs w:val="26"/>
        </w:rPr>
        <w:t xml:space="preserve">Data </w:t>
      </w:r>
      <w:r w:rsidR="00772595" w:rsidRPr="0009144A">
        <w:rPr>
          <w:b/>
          <w:bCs/>
          <w:sz w:val="26"/>
          <w:szCs w:val="26"/>
        </w:rPr>
        <w:t>Availability</w:t>
      </w:r>
    </w:p>
    <w:p w14:paraId="315B1A82" w14:textId="57E48225" w:rsidR="0051783F" w:rsidRDefault="008C6598" w:rsidP="0051783F">
      <w:pPr>
        <w:spacing w:line="360" w:lineRule="auto"/>
      </w:pPr>
      <w:r>
        <w:t>Raw notes and records from</w:t>
      </w:r>
      <w:r w:rsidR="0096626E">
        <w:t xml:space="preserve"> my </w:t>
      </w:r>
      <w:r w:rsidR="00C818D5">
        <w:t xml:space="preserve">lab book are available in the PDF file, </w:t>
      </w:r>
      <w:r w:rsidR="0009144A" w:rsidRPr="0009144A">
        <w:rPr>
          <w:i/>
          <w:iCs/>
        </w:rPr>
        <w:t>Placement1_LabBook_IsaakSalami_46625143</w:t>
      </w:r>
      <w:r w:rsidR="00462928">
        <w:t xml:space="preserve"> </w:t>
      </w:r>
      <w:r w:rsidR="00C818D5">
        <w:t xml:space="preserve">accompanying this report. </w:t>
      </w:r>
      <w:r w:rsidR="00D141A2">
        <w:t xml:space="preserve">Supplementary figures, consisting of photos of </w:t>
      </w:r>
      <w:r w:rsidR="000A6ACA">
        <w:t xml:space="preserve">various </w:t>
      </w:r>
      <w:r w:rsidR="000A6ACA" w:rsidRPr="009B2640">
        <w:rPr>
          <w:i/>
          <w:iCs/>
        </w:rPr>
        <w:t xml:space="preserve">Lotus </w:t>
      </w:r>
      <w:r w:rsidR="000A6ACA">
        <w:t>subjects</w:t>
      </w:r>
      <w:r w:rsidR="0096626E">
        <w:t xml:space="preserve"> and</w:t>
      </w:r>
      <w:r w:rsidR="000A6ACA">
        <w:t xml:space="preserve"> ANOVA assumption test</w:t>
      </w:r>
      <w:r w:rsidR="00462928">
        <w:t>i</w:t>
      </w:r>
      <w:r w:rsidR="0096626E">
        <w:t xml:space="preserve">ng plots </w:t>
      </w:r>
      <w:r w:rsidR="000A6ACA">
        <w:t xml:space="preserve">are available in the </w:t>
      </w:r>
      <w:r w:rsidR="000A6ACA" w:rsidRPr="0009144A">
        <w:rPr>
          <w:i/>
          <w:iCs/>
        </w:rPr>
        <w:t xml:space="preserve">Supplementary </w:t>
      </w:r>
      <w:r w:rsidR="003076E3" w:rsidRPr="0009144A">
        <w:rPr>
          <w:i/>
          <w:iCs/>
        </w:rPr>
        <w:t>Material</w:t>
      </w:r>
      <w:r w:rsidR="003076E3">
        <w:t xml:space="preserve"> </w:t>
      </w:r>
      <w:r w:rsidR="000A6ACA">
        <w:t>PDF</w:t>
      </w:r>
      <w:r w:rsidR="003076E3">
        <w:t xml:space="preserve"> </w:t>
      </w:r>
      <w:r w:rsidR="000A6ACA">
        <w:t>accompan</w:t>
      </w:r>
      <w:r w:rsidR="00462928">
        <w:t>ying</w:t>
      </w:r>
      <w:r w:rsidR="000A6ACA">
        <w:t xml:space="preserve"> this report. Data</w:t>
      </w:r>
      <w:r w:rsidR="001C3264">
        <w:t xml:space="preserve">sets </w:t>
      </w:r>
      <w:r w:rsidR="000A6ACA">
        <w:t xml:space="preserve">and </w:t>
      </w:r>
      <w:r w:rsidR="001C3264">
        <w:t xml:space="preserve">R </w:t>
      </w:r>
      <w:r w:rsidR="000A6ACA">
        <w:t>scripts used to generate bar plots</w:t>
      </w:r>
      <w:r w:rsidR="001C3264">
        <w:t xml:space="preserve"> and ANOVA reports are available at </w:t>
      </w:r>
      <w:hyperlink r:id="rId19" w:history="1">
        <w:r w:rsidR="00271166" w:rsidRPr="006E7024">
          <w:rPr>
            <w:rStyle w:val="Hyperlink"/>
          </w:rPr>
          <w:t>https://github.com/isaak11salami/FOSE7901_Place</w:t>
        </w:r>
        <w:r w:rsidR="00271166" w:rsidRPr="006E7024">
          <w:rPr>
            <w:rStyle w:val="Hyperlink"/>
          </w:rPr>
          <w:t>m</w:t>
        </w:r>
        <w:r w:rsidR="00271166" w:rsidRPr="006E7024">
          <w:rPr>
            <w:rStyle w:val="Hyperlink"/>
          </w:rPr>
          <w:t>ent1</w:t>
        </w:r>
      </w:hyperlink>
      <w:r w:rsidR="00271166">
        <w:t xml:space="preserve"> </w:t>
      </w:r>
    </w:p>
    <w:p w14:paraId="0F5DD6F3" w14:textId="77777777" w:rsidR="00413389" w:rsidRDefault="00413389" w:rsidP="0051783F">
      <w:pPr>
        <w:spacing w:line="360" w:lineRule="auto"/>
        <w:rPr>
          <w:b/>
          <w:bCs/>
          <w:sz w:val="26"/>
          <w:szCs w:val="26"/>
        </w:rPr>
      </w:pPr>
    </w:p>
    <w:p w14:paraId="391A5313" w14:textId="742D77E7" w:rsidR="00413389" w:rsidRPr="00413389" w:rsidRDefault="00413389" w:rsidP="0051783F">
      <w:pPr>
        <w:spacing w:line="360" w:lineRule="auto"/>
        <w:rPr>
          <w:b/>
          <w:bCs/>
          <w:sz w:val="26"/>
          <w:szCs w:val="26"/>
        </w:rPr>
      </w:pPr>
      <w:r w:rsidRPr="00E77319">
        <w:rPr>
          <w:b/>
          <w:bCs/>
          <w:sz w:val="26"/>
          <w:szCs w:val="26"/>
        </w:rPr>
        <w:t>Acknowledgements</w:t>
      </w:r>
    </w:p>
    <w:p w14:paraId="43862D98" w14:textId="5E00653D" w:rsidR="0051783F" w:rsidRPr="009D0E73" w:rsidRDefault="009237A1" w:rsidP="0051783F">
      <w:pPr>
        <w:spacing w:line="360" w:lineRule="auto"/>
      </w:pPr>
      <w:r>
        <w:t>I</w:t>
      </w:r>
      <w:r w:rsidR="00C367F2">
        <w:t xml:space="preserve"> would like to thank </w:t>
      </w:r>
      <w:r w:rsidR="00657838">
        <w:t xml:space="preserve">my supervisor, </w:t>
      </w:r>
      <w:r w:rsidR="00C367F2">
        <w:t>Dr Elena Colombi</w:t>
      </w:r>
      <w:r w:rsidR="00657838">
        <w:t>,</w:t>
      </w:r>
      <w:r w:rsidR="00C367F2">
        <w:t xml:space="preserve"> for </w:t>
      </w:r>
      <w:r w:rsidR="000D6839">
        <w:t xml:space="preserve">their </w:t>
      </w:r>
      <w:r w:rsidR="00657838">
        <w:t>patience and guidance throughout the course of this placement</w:t>
      </w:r>
      <w:r w:rsidR="000D6839">
        <w:t>, as well as for looking over the first draft of this report and proving valuable feedback</w:t>
      </w:r>
      <w:r w:rsidR="00657838">
        <w:t xml:space="preserve">. I </w:t>
      </w:r>
      <w:r w:rsidR="00A31F6C">
        <w:t>would also like to</w:t>
      </w:r>
      <w:r w:rsidR="00E77319">
        <w:t xml:space="preserve"> thank</w:t>
      </w:r>
      <w:r w:rsidR="00A31F6C">
        <w:t xml:space="preserve"> </w:t>
      </w:r>
      <w:r w:rsidR="00A31F6C" w:rsidRPr="00D32EDB">
        <w:t>Nishadi Samarakoon</w:t>
      </w:r>
      <w:r w:rsidR="009D0E73">
        <w:t xml:space="preserve"> for letting us use her copper</w:t>
      </w:r>
      <w:r w:rsidR="0096626E">
        <w:t>-</w:t>
      </w:r>
      <w:r w:rsidR="009D0E73">
        <w:t>sensitive and copper</w:t>
      </w:r>
      <w:r w:rsidR="0096626E">
        <w:t>-</w:t>
      </w:r>
      <w:r w:rsidR="009D0E73">
        <w:t xml:space="preserve">resistant phyllo- and rhizosphere isolates in the </w:t>
      </w:r>
      <w:r w:rsidR="00307C46">
        <w:t xml:space="preserve">Cu MGY quality test. Finally, I would like to </w:t>
      </w:r>
      <w:r w:rsidR="00BF227C">
        <w:t xml:space="preserve">extend my gratitude to the entire EMMA lab for making me feel welcome and accepted, both in meetings and in the lab, </w:t>
      </w:r>
      <w:r w:rsidR="00E77319">
        <w:t xml:space="preserve">during my time with them in this placement. </w:t>
      </w:r>
    </w:p>
    <w:p w14:paraId="4F40BBAE" w14:textId="77777777" w:rsidR="00413389" w:rsidRPr="00413389" w:rsidRDefault="00413389" w:rsidP="0051783F">
      <w:pPr>
        <w:spacing w:line="360" w:lineRule="auto"/>
      </w:pPr>
    </w:p>
    <w:p w14:paraId="29B5B967" w14:textId="6C4C3B27" w:rsidR="0051783F" w:rsidRDefault="0051783F" w:rsidP="0051783F">
      <w:pPr>
        <w:spacing w:line="360" w:lineRule="auto"/>
        <w:rPr>
          <w:b/>
          <w:bCs/>
          <w:sz w:val="26"/>
          <w:szCs w:val="26"/>
        </w:rPr>
      </w:pPr>
      <w:r w:rsidRPr="0078447D">
        <w:rPr>
          <w:b/>
          <w:bCs/>
          <w:sz w:val="26"/>
          <w:szCs w:val="26"/>
        </w:rPr>
        <w:t>References</w:t>
      </w:r>
    </w:p>
    <w:p w14:paraId="1DD06168" w14:textId="77777777" w:rsidR="00F37F44" w:rsidRPr="00F37F44" w:rsidRDefault="0006597E" w:rsidP="00F37F44">
      <w:pPr>
        <w:pStyle w:val="Bibliography"/>
      </w:pPr>
      <w:r w:rsidRPr="00040D0D">
        <w:fldChar w:fldCharType="begin"/>
      </w:r>
      <w:r w:rsidR="003546B5">
        <w:instrText xml:space="preserve"> ADDIN ZOTERO_BIBL {"uncited":[],"omitted":[],"custom":[]} CSL_BIBLIOGRAPHY </w:instrText>
      </w:r>
      <w:r w:rsidRPr="00040D0D">
        <w:fldChar w:fldCharType="separate"/>
      </w:r>
      <w:r w:rsidR="00F37F44" w:rsidRPr="00F37F44">
        <w:t>1.</w:t>
      </w:r>
      <w:r w:rsidR="00F37F44" w:rsidRPr="00F37F44">
        <w:tab/>
        <w:t xml:space="preserve">Oldroyd, G. E. D. Speak, friend, and enter: signalling systems that promote beneficial symbiotic associations in plants. </w:t>
      </w:r>
      <w:r w:rsidR="00F37F44" w:rsidRPr="00F37F44">
        <w:rPr>
          <w:i/>
          <w:iCs/>
        </w:rPr>
        <w:t>Nat. Rev. Microbiol.</w:t>
      </w:r>
      <w:r w:rsidR="00F37F44" w:rsidRPr="00F37F44">
        <w:t xml:space="preserve"> </w:t>
      </w:r>
      <w:r w:rsidR="00F37F44" w:rsidRPr="00F37F44">
        <w:rPr>
          <w:b/>
          <w:bCs/>
        </w:rPr>
        <w:t>11</w:t>
      </w:r>
      <w:r w:rsidR="00F37F44" w:rsidRPr="00F37F44">
        <w:t>, 252–263 (2013).</w:t>
      </w:r>
    </w:p>
    <w:p w14:paraId="5E358F3F" w14:textId="77777777" w:rsidR="00F37F44" w:rsidRPr="00F37F44" w:rsidRDefault="00F37F44" w:rsidP="00F37F44">
      <w:pPr>
        <w:pStyle w:val="Bibliography"/>
      </w:pPr>
      <w:r w:rsidRPr="00F37F44">
        <w:t>2.</w:t>
      </w:r>
      <w:r w:rsidRPr="00F37F44">
        <w:tab/>
        <w:t xml:space="preserve">Johnson, C. M. &amp; Grossman, A. D. Integrative and Conjugative Elements (ICEs): What They Do and How They Work. </w:t>
      </w:r>
      <w:r w:rsidRPr="00F37F44">
        <w:rPr>
          <w:i/>
          <w:iCs/>
        </w:rPr>
        <w:t>Annu. Rev. Genet.</w:t>
      </w:r>
      <w:r w:rsidRPr="00F37F44">
        <w:t xml:space="preserve"> </w:t>
      </w:r>
      <w:r w:rsidRPr="00F37F44">
        <w:rPr>
          <w:b/>
          <w:bCs/>
        </w:rPr>
        <w:t>49</w:t>
      </w:r>
      <w:r w:rsidRPr="00F37F44">
        <w:t>, 577–601 (2015).</w:t>
      </w:r>
    </w:p>
    <w:p w14:paraId="47C55421" w14:textId="77777777" w:rsidR="00F37F44" w:rsidRPr="00F37F44" w:rsidRDefault="00F37F44" w:rsidP="00F37F44">
      <w:pPr>
        <w:pStyle w:val="Bibliography"/>
      </w:pPr>
      <w:r w:rsidRPr="00F37F44">
        <w:t>3.</w:t>
      </w:r>
      <w:r w:rsidRPr="00F37F44">
        <w:tab/>
        <w:t xml:space="preserve">Colombi, E. </w:t>
      </w:r>
      <w:r w:rsidRPr="00F37F44">
        <w:rPr>
          <w:i/>
          <w:iCs/>
        </w:rPr>
        <w:t>et al.</w:t>
      </w:r>
      <w:r w:rsidRPr="00F37F44">
        <w:t xml:space="preserve"> Comparative analysis of integrative and conjugative mobile genetic elements in the genus Mesorhizobium. </w:t>
      </w:r>
      <w:r w:rsidRPr="00F37F44">
        <w:rPr>
          <w:i/>
          <w:iCs/>
        </w:rPr>
        <w:t>Microb. Genomics</w:t>
      </w:r>
      <w:r w:rsidRPr="00F37F44">
        <w:t xml:space="preserve"> </w:t>
      </w:r>
      <w:r w:rsidRPr="00F37F44">
        <w:rPr>
          <w:b/>
          <w:bCs/>
        </w:rPr>
        <w:t>7</w:t>
      </w:r>
      <w:r w:rsidRPr="00F37F44">
        <w:t>, 000657 (2021).</w:t>
      </w:r>
    </w:p>
    <w:p w14:paraId="78395392" w14:textId="77777777" w:rsidR="00F37F44" w:rsidRPr="00F37F44" w:rsidRDefault="00F37F44" w:rsidP="00F37F44">
      <w:pPr>
        <w:pStyle w:val="Bibliography"/>
      </w:pPr>
      <w:r w:rsidRPr="00F37F44">
        <w:t>4.</w:t>
      </w:r>
      <w:r w:rsidRPr="00F37F44">
        <w:tab/>
        <w:t xml:space="preserve">Colombi, E. </w:t>
      </w:r>
      <w:r w:rsidRPr="00F37F44">
        <w:rPr>
          <w:i/>
          <w:iCs/>
        </w:rPr>
        <w:t>et al.</w:t>
      </w:r>
      <w:r w:rsidRPr="00F37F44">
        <w:t xml:space="preserve"> Population genomics of Australian indigenous Mesorhizobium reveals diverse nonsymbiotic genospecies capable of nitrogen-fixing symbioses following horizontal gene transfer. </w:t>
      </w:r>
      <w:r w:rsidRPr="00F37F44">
        <w:rPr>
          <w:i/>
          <w:iCs/>
        </w:rPr>
        <w:t>Microb. Genomics</w:t>
      </w:r>
      <w:r w:rsidRPr="00F37F44">
        <w:t xml:space="preserve"> </w:t>
      </w:r>
      <w:r w:rsidRPr="00F37F44">
        <w:rPr>
          <w:b/>
          <w:bCs/>
        </w:rPr>
        <w:t>9</w:t>
      </w:r>
      <w:r w:rsidRPr="00F37F44">
        <w:t>, 000918 (2023).</w:t>
      </w:r>
    </w:p>
    <w:p w14:paraId="4A480339" w14:textId="77777777" w:rsidR="00F37F44" w:rsidRPr="00F37F44" w:rsidRDefault="00F37F44" w:rsidP="00F37F44">
      <w:pPr>
        <w:pStyle w:val="Bibliography"/>
      </w:pPr>
      <w:r w:rsidRPr="00F37F44">
        <w:lastRenderedPageBreak/>
        <w:t>5.</w:t>
      </w:r>
      <w:r w:rsidRPr="00F37F44">
        <w:tab/>
        <w:t xml:space="preserve">Guédon, G., Libante, V., Coluzzi, C., Payot, S. &amp; Leblond-Bourget, N. The Obscure World of Integrative and Mobilizable Elements, Highly Widespread Elements that Pirate Bacterial Conjugative Systems. </w:t>
      </w:r>
      <w:r w:rsidRPr="00F37F44">
        <w:rPr>
          <w:i/>
          <w:iCs/>
        </w:rPr>
        <w:t>Genes</w:t>
      </w:r>
      <w:r w:rsidRPr="00F37F44">
        <w:t xml:space="preserve"> </w:t>
      </w:r>
      <w:r w:rsidRPr="00F37F44">
        <w:rPr>
          <w:b/>
          <w:bCs/>
        </w:rPr>
        <w:t>8</w:t>
      </w:r>
      <w:r w:rsidRPr="00F37F44">
        <w:t>, 337 (2017).</w:t>
      </w:r>
    </w:p>
    <w:p w14:paraId="47B06CDC" w14:textId="77777777" w:rsidR="00F37F44" w:rsidRPr="00F37F44" w:rsidRDefault="00F37F44" w:rsidP="00F37F44">
      <w:pPr>
        <w:pStyle w:val="Bibliography"/>
      </w:pPr>
      <w:r w:rsidRPr="00F37F44">
        <w:t>6.</w:t>
      </w:r>
      <w:r w:rsidRPr="00F37F44">
        <w:tab/>
        <w:t xml:space="preserve">Wang, D., Yang, S., Tang, F. &amp; Zhu, H. Symbiosis specificity in the legume – rhizobial mutualism. </w:t>
      </w:r>
      <w:r w:rsidRPr="00F37F44">
        <w:rPr>
          <w:i/>
          <w:iCs/>
        </w:rPr>
        <w:t>Cell. Microbiol.</w:t>
      </w:r>
      <w:r w:rsidRPr="00F37F44">
        <w:t xml:space="preserve"> </w:t>
      </w:r>
      <w:r w:rsidRPr="00F37F44">
        <w:rPr>
          <w:b/>
          <w:bCs/>
        </w:rPr>
        <w:t>14</w:t>
      </w:r>
      <w:r w:rsidRPr="00F37F44">
        <w:t>, 334–342 (2012).</w:t>
      </w:r>
    </w:p>
    <w:p w14:paraId="564D14E1" w14:textId="77777777" w:rsidR="00F37F44" w:rsidRPr="00F37F44" w:rsidRDefault="00F37F44" w:rsidP="00F37F44">
      <w:pPr>
        <w:pStyle w:val="Bibliography"/>
      </w:pPr>
      <w:r w:rsidRPr="00F37F44">
        <w:t>7.</w:t>
      </w:r>
      <w:r w:rsidRPr="00F37F44">
        <w:tab/>
        <w:t>Posit team. RStudio: Integrated Development Environment for R. Posit Software, PBC (2025).</w:t>
      </w:r>
    </w:p>
    <w:p w14:paraId="6626D739" w14:textId="77777777" w:rsidR="00F37F44" w:rsidRPr="00F37F44" w:rsidRDefault="00F37F44" w:rsidP="00F37F44">
      <w:pPr>
        <w:pStyle w:val="Bibliography"/>
      </w:pPr>
      <w:r w:rsidRPr="00F37F44">
        <w:t>8.</w:t>
      </w:r>
      <w:r w:rsidRPr="00F37F44">
        <w:tab/>
        <w:t>Microsoft® Excel® for Microsoft 365 MSO 64-bit. Microsoft Corporation.</w:t>
      </w:r>
    </w:p>
    <w:p w14:paraId="7B1B9D97" w14:textId="77777777" w:rsidR="00F37F44" w:rsidRPr="00F37F44" w:rsidRDefault="00F37F44" w:rsidP="00F37F44">
      <w:pPr>
        <w:pStyle w:val="Bibliography"/>
      </w:pPr>
      <w:r w:rsidRPr="00F37F44">
        <w:t>9.</w:t>
      </w:r>
      <w:r w:rsidRPr="00F37F44">
        <w:tab/>
        <w:t xml:space="preserve">Lalucat, J., Bennasar, A., Bosch, R., García-Valdés, E. &amp; Palleroni, N. J. Biology of Pseudomonas stutzeri. </w:t>
      </w:r>
      <w:r w:rsidRPr="00F37F44">
        <w:rPr>
          <w:i/>
          <w:iCs/>
        </w:rPr>
        <w:t>Microbiol. Mol. Biol. Rev.</w:t>
      </w:r>
      <w:r w:rsidRPr="00F37F44">
        <w:t xml:space="preserve"> </w:t>
      </w:r>
      <w:r w:rsidRPr="00F37F44">
        <w:rPr>
          <w:b/>
          <w:bCs/>
        </w:rPr>
        <w:t>70</w:t>
      </w:r>
      <w:r w:rsidRPr="00F37F44">
        <w:t>, 510–547 (2006).</w:t>
      </w:r>
    </w:p>
    <w:p w14:paraId="6D799BAB" w14:textId="5955F3EB" w:rsidR="00F37F44" w:rsidRPr="00F37F44" w:rsidRDefault="00F37F44" w:rsidP="00F37F44">
      <w:pPr>
        <w:pStyle w:val="Bibliography"/>
      </w:pPr>
      <w:r w:rsidRPr="00F37F44">
        <w:t>10.</w:t>
      </w:r>
      <w:r w:rsidR="0009144A">
        <w:t xml:space="preserve"> </w:t>
      </w:r>
      <w:r w:rsidRPr="00F37F44">
        <w:t xml:space="preserve">Downie, J. A. Legume Haemoglobins: Symbiotic Nitrogen Fixation Needs Bloody Nodules. </w:t>
      </w:r>
      <w:r w:rsidRPr="00F37F44">
        <w:rPr>
          <w:i/>
          <w:iCs/>
        </w:rPr>
        <w:t>Curr. Biol.</w:t>
      </w:r>
      <w:r w:rsidRPr="00F37F44">
        <w:t xml:space="preserve"> </w:t>
      </w:r>
      <w:r w:rsidRPr="00F37F44">
        <w:rPr>
          <w:b/>
          <w:bCs/>
        </w:rPr>
        <w:t>15</w:t>
      </w:r>
      <w:r w:rsidRPr="00F37F44">
        <w:t>, R196–R198 (2005).</w:t>
      </w:r>
    </w:p>
    <w:p w14:paraId="7D4361CF" w14:textId="59D368CC" w:rsidR="0051783F" w:rsidRDefault="0006597E" w:rsidP="0051783F">
      <w:pPr>
        <w:spacing w:line="360" w:lineRule="auto"/>
        <w:rPr>
          <w:b/>
          <w:bCs/>
          <w:sz w:val="26"/>
          <w:szCs w:val="26"/>
        </w:rPr>
      </w:pPr>
      <w:r w:rsidRPr="00040D0D">
        <w:rPr>
          <w:b/>
          <w:bCs/>
        </w:rPr>
        <w:fldChar w:fldCharType="end"/>
      </w:r>
    </w:p>
    <w:p w14:paraId="7C5BE424" w14:textId="77777777" w:rsidR="0051783F" w:rsidRPr="0051783F" w:rsidRDefault="0051783F" w:rsidP="0051783F">
      <w:pPr>
        <w:spacing w:line="360" w:lineRule="auto"/>
        <w:rPr>
          <w:b/>
          <w:bCs/>
          <w:sz w:val="26"/>
          <w:szCs w:val="26"/>
        </w:rPr>
      </w:pPr>
    </w:p>
    <w:sectPr w:rsidR="0051783F" w:rsidRPr="0051783F" w:rsidSect="0051783F">
      <w:headerReference w:type="default" r:id="rId20"/>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76EFAC" w14:textId="77777777" w:rsidR="00F66B9B" w:rsidRDefault="00F66B9B" w:rsidP="001E5045">
      <w:r>
        <w:separator/>
      </w:r>
    </w:p>
  </w:endnote>
  <w:endnote w:type="continuationSeparator" w:id="0">
    <w:p w14:paraId="383AF0EA" w14:textId="77777777" w:rsidR="00F66B9B" w:rsidRDefault="00F66B9B" w:rsidP="001E50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10D6BE" w14:textId="77777777" w:rsidR="00F66B9B" w:rsidRDefault="00F66B9B" w:rsidP="001E5045">
      <w:r>
        <w:separator/>
      </w:r>
    </w:p>
  </w:footnote>
  <w:footnote w:type="continuationSeparator" w:id="0">
    <w:p w14:paraId="34E28E5F" w14:textId="77777777" w:rsidR="00F66B9B" w:rsidRDefault="00F66B9B" w:rsidP="001E50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E399D5" w14:textId="41522752" w:rsidR="001E5045" w:rsidRPr="001E5045" w:rsidRDefault="001E5045" w:rsidP="001E5045">
    <w:pPr>
      <w:pStyle w:val="Header"/>
      <w:jc w:val="right"/>
      <w:rPr>
        <w:sz w:val="20"/>
        <w:szCs w:val="20"/>
      </w:rPr>
    </w:pPr>
    <w:r>
      <w:rPr>
        <w:sz w:val="20"/>
        <w:szCs w:val="20"/>
      </w:rPr>
      <w:t>Isaak Salami, 4662514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0C0E09"/>
    <w:multiLevelType w:val="multilevel"/>
    <w:tmpl w:val="47D8A3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3F008A"/>
    <w:multiLevelType w:val="multilevel"/>
    <w:tmpl w:val="93DAB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7D65BA6"/>
    <w:multiLevelType w:val="hybridMultilevel"/>
    <w:tmpl w:val="CAFCDF6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3D20099"/>
    <w:multiLevelType w:val="multilevel"/>
    <w:tmpl w:val="3F8A1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6CAD0282"/>
    <w:multiLevelType w:val="multilevel"/>
    <w:tmpl w:val="D2F8FEA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0AB0E15"/>
    <w:multiLevelType w:val="multilevel"/>
    <w:tmpl w:val="DF58E72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75377718">
    <w:abstractNumId w:val="3"/>
  </w:num>
  <w:num w:numId="2" w16cid:durableId="102262825">
    <w:abstractNumId w:val="1"/>
  </w:num>
  <w:num w:numId="3" w16cid:durableId="2099013651">
    <w:abstractNumId w:val="2"/>
  </w:num>
  <w:num w:numId="4" w16cid:durableId="697244977">
    <w:abstractNumId w:val="0"/>
  </w:num>
  <w:num w:numId="5" w16cid:durableId="209222846">
    <w:abstractNumId w:val="5"/>
    <w:lvlOverride w:ilvl="0">
      <w:startOverride w:val="1"/>
    </w:lvlOverride>
  </w:num>
  <w:num w:numId="6" w16cid:durableId="204877156">
    <w:abstractNumId w:val="4"/>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83F"/>
    <w:rsid w:val="000030B1"/>
    <w:rsid w:val="0000721F"/>
    <w:rsid w:val="00007398"/>
    <w:rsid w:val="00010BE3"/>
    <w:rsid w:val="000112B6"/>
    <w:rsid w:val="00011EA9"/>
    <w:rsid w:val="000301E1"/>
    <w:rsid w:val="00036C3F"/>
    <w:rsid w:val="00040D0D"/>
    <w:rsid w:val="000449A9"/>
    <w:rsid w:val="00052771"/>
    <w:rsid w:val="0005764D"/>
    <w:rsid w:val="00062923"/>
    <w:rsid w:val="0006597E"/>
    <w:rsid w:val="00073E53"/>
    <w:rsid w:val="00077BC8"/>
    <w:rsid w:val="00085CBB"/>
    <w:rsid w:val="00085D9E"/>
    <w:rsid w:val="000863F5"/>
    <w:rsid w:val="0008792C"/>
    <w:rsid w:val="0009144A"/>
    <w:rsid w:val="0009166D"/>
    <w:rsid w:val="000923E0"/>
    <w:rsid w:val="000939A6"/>
    <w:rsid w:val="000A5A05"/>
    <w:rsid w:val="000A6ACA"/>
    <w:rsid w:val="000C6368"/>
    <w:rsid w:val="000C679C"/>
    <w:rsid w:val="000C7031"/>
    <w:rsid w:val="000D411D"/>
    <w:rsid w:val="000D6839"/>
    <w:rsid w:val="000E4032"/>
    <w:rsid w:val="000E556E"/>
    <w:rsid w:val="000E6073"/>
    <w:rsid w:val="000E68D7"/>
    <w:rsid w:val="000E7174"/>
    <w:rsid w:val="000F53B3"/>
    <w:rsid w:val="000F5E38"/>
    <w:rsid w:val="00107E2C"/>
    <w:rsid w:val="001130E8"/>
    <w:rsid w:val="00117555"/>
    <w:rsid w:val="00121958"/>
    <w:rsid w:val="00123E34"/>
    <w:rsid w:val="00124F6D"/>
    <w:rsid w:val="0013120D"/>
    <w:rsid w:val="001340FA"/>
    <w:rsid w:val="001402F8"/>
    <w:rsid w:val="00141ABD"/>
    <w:rsid w:val="00147A39"/>
    <w:rsid w:val="00152A87"/>
    <w:rsid w:val="00153240"/>
    <w:rsid w:val="00154CCD"/>
    <w:rsid w:val="001601F9"/>
    <w:rsid w:val="00160914"/>
    <w:rsid w:val="001613BC"/>
    <w:rsid w:val="00162262"/>
    <w:rsid w:val="00163B43"/>
    <w:rsid w:val="00167904"/>
    <w:rsid w:val="00170143"/>
    <w:rsid w:val="001871D6"/>
    <w:rsid w:val="00190425"/>
    <w:rsid w:val="001A0A03"/>
    <w:rsid w:val="001A57D0"/>
    <w:rsid w:val="001A72BB"/>
    <w:rsid w:val="001C2BC5"/>
    <w:rsid w:val="001C2FDF"/>
    <w:rsid w:val="001C3264"/>
    <w:rsid w:val="001D54E7"/>
    <w:rsid w:val="001D64AB"/>
    <w:rsid w:val="001E1BD9"/>
    <w:rsid w:val="001E1E00"/>
    <w:rsid w:val="001E44BB"/>
    <w:rsid w:val="001E5045"/>
    <w:rsid w:val="001F19A4"/>
    <w:rsid w:val="001F4660"/>
    <w:rsid w:val="00207D28"/>
    <w:rsid w:val="0021539A"/>
    <w:rsid w:val="002157EC"/>
    <w:rsid w:val="002206B8"/>
    <w:rsid w:val="00221348"/>
    <w:rsid w:val="0022230C"/>
    <w:rsid w:val="00222F13"/>
    <w:rsid w:val="00223466"/>
    <w:rsid w:val="00227709"/>
    <w:rsid w:val="00234D11"/>
    <w:rsid w:val="00234E2F"/>
    <w:rsid w:val="00235CF9"/>
    <w:rsid w:val="002533C8"/>
    <w:rsid w:val="00255589"/>
    <w:rsid w:val="00255A7B"/>
    <w:rsid w:val="00271166"/>
    <w:rsid w:val="00281198"/>
    <w:rsid w:val="00283617"/>
    <w:rsid w:val="00284A13"/>
    <w:rsid w:val="00291E11"/>
    <w:rsid w:val="002929D2"/>
    <w:rsid w:val="00295A57"/>
    <w:rsid w:val="0029640C"/>
    <w:rsid w:val="002A3155"/>
    <w:rsid w:val="002A59A8"/>
    <w:rsid w:val="002A5D0B"/>
    <w:rsid w:val="002B19B9"/>
    <w:rsid w:val="002B4085"/>
    <w:rsid w:val="002B415A"/>
    <w:rsid w:val="002B4D71"/>
    <w:rsid w:val="002B61C4"/>
    <w:rsid w:val="002C0C3B"/>
    <w:rsid w:val="002C26DE"/>
    <w:rsid w:val="002C69D3"/>
    <w:rsid w:val="002D4EAA"/>
    <w:rsid w:val="002D5BFE"/>
    <w:rsid w:val="002E37E4"/>
    <w:rsid w:val="002E7CB6"/>
    <w:rsid w:val="002F380B"/>
    <w:rsid w:val="003076E3"/>
    <w:rsid w:val="00307C46"/>
    <w:rsid w:val="0031077F"/>
    <w:rsid w:val="00317DA2"/>
    <w:rsid w:val="003200BF"/>
    <w:rsid w:val="00322875"/>
    <w:rsid w:val="0032390B"/>
    <w:rsid w:val="00331218"/>
    <w:rsid w:val="003341BD"/>
    <w:rsid w:val="003407C8"/>
    <w:rsid w:val="00342386"/>
    <w:rsid w:val="00346E85"/>
    <w:rsid w:val="0034771C"/>
    <w:rsid w:val="003521AB"/>
    <w:rsid w:val="00352E1F"/>
    <w:rsid w:val="003546B5"/>
    <w:rsid w:val="0035528A"/>
    <w:rsid w:val="00361254"/>
    <w:rsid w:val="00375293"/>
    <w:rsid w:val="003755D5"/>
    <w:rsid w:val="003767A6"/>
    <w:rsid w:val="003845EA"/>
    <w:rsid w:val="003856A2"/>
    <w:rsid w:val="0039019D"/>
    <w:rsid w:val="003A2C01"/>
    <w:rsid w:val="003A5D97"/>
    <w:rsid w:val="003D386F"/>
    <w:rsid w:val="003D4D6C"/>
    <w:rsid w:val="003D553E"/>
    <w:rsid w:val="003D5E25"/>
    <w:rsid w:val="003D61F4"/>
    <w:rsid w:val="003D67D8"/>
    <w:rsid w:val="003D6868"/>
    <w:rsid w:val="003E0EBF"/>
    <w:rsid w:val="003E3184"/>
    <w:rsid w:val="003F0302"/>
    <w:rsid w:val="003F68A1"/>
    <w:rsid w:val="003F6DC9"/>
    <w:rsid w:val="00400658"/>
    <w:rsid w:val="0040625B"/>
    <w:rsid w:val="004068FF"/>
    <w:rsid w:val="00410490"/>
    <w:rsid w:val="00410C0C"/>
    <w:rsid w:val="00413389"/>
    <w:rsid w:val="004217C3"/>
    <w:rsid w:val="0042188B"/>
    <w:rsid w:val="00424959"/>
    <w:rsid w:val="00424BB1"/>
    <w:rsid w:val="00427F0F"/>
    <w:rsid w:val="004441D4"/>
    <w:rsid w:val="00452A16"/>
    <w:rsid w:val="00456DB7"/>
    <w:rsid w:val="00457471"/>
    <w:rsid w:val="00457B44"/>
    <w:rsid w:val="00460E9C"/>
    <w:rsid w:val="0046139F"/>
    <w:rsid w:val="00462928"/>
    <w:rsid w:val="00462C50"/>
    <w:rsid w:val="00464137"/>
    <w:rsid w:val="00487D01"/>
    <w:rsid w:val="00490B33"/>
    <w:rsid w:val="00497D7F"/>
    <w:rsid w:val="004A1C34"/>
    <w:rsid w:val="004B0C69"/>
    <w:rsid w:val="004B4C4A"/>
    <w:rsid w:val="004B5D63"/>
    <w:rsid w:val="004C0374"/>
    <w:rsid w:val="004C04F0"/>
    <w:rsid w:val="004C1209"/>
    <w:rsid w:val="004C3EF8"/>
    <w:rsid w:val="004D5998"/>
    <w:rsid w:val="004D6DD3"/>
    <w:rsid w:val="004E4654"/>
    <w:rsid w:val="004E7C75"/>
    <w:rsid w:val="004F31FC"/>
    <w:rsid w:val="005034C1"/>
    <w:rsid w:val="00506304"/>
    <w:rsid w:val="0050744F"/>
    <w:rsid w:val="005109D0"/>
    <w:rsid w:val="00511CFF"/>
    <w:rsid w:val="00511FE2"/>
    <w:rsid w:val="00516779"/>
    <w:rsid w:val="005167EE"/>
    <w:rsid w:val="0051783F"/>
    <w:rsid w:val="005350E3"/>
    <w:rsid w:val="00540C3C"/>
    <w:rsid w:val="00542FAB"/>
    <w:rsid w:val="005434EE"/>
    <w:rsid w:val="0054544B"/>
    <w:rsid w:val="00546744"/>
    <w:rsid w:val="00550EF4"/>
    <w:rsid w:val="0055788C"/>
    <w:rsid w:val="00564D13"/>
    <w:rsid w:val="0057420A"/>
    <w:rsid w:val="00574D20"/>
    <w:rsid w:val="005833F6"/>
    <w:rsid w:val="005909DF"/>
    <w:rsid w:val="00591745"/>
    <w:rsid w:val="00593FA2"/>
    <w:rsid w:val="00594403"/>
    <w:rsid w:val="005970AA"/>
    <w:rsid w:val="005A3939"/>
    <w:rsid w:val="005A7272"/>
    <w:rsid w:val="005B3502"/>
    <w:rsid w:val="005B5E30"/>
    <w:rsid w:val="005B7FBE"/>
    <w:rsid w:val="005C7FAC"/>
    <w:rsid w:val="005E0F9E"/>
    <w:rsid w:val="005E737E"/>
    <w:rsid w:val="005F348E"/>
    <w:rsid w:val="005F3B8A"/>
    <w:rsid w:val="00600878"/>
    <w:rsid w:val="00600CD8"/>
    <w:rsid w:val="0061004E"/>
    <w:rsid w:val="006155D2"/>
    <w:rsid w:val="00624D46"/>
    <w:rsid w:val="00625902"/>
    <w:rsid w:val="00627300"/>
    <w:rsid w:val="006340BE"/>
    <w:rsid w:val="0063503F"/>
    <w:rsid w:val="00635888"/>
    <w:rsid w:val="006405FC"/>
    <w:rsid w:val="00644C75"/>
    <w:rsid w:val="00657838"/>
    <w:rsid w:val="0067090E"/>
    <w:rsid w:val="006720C6"/>
    <w:rsid w:val="00674F51"/>
    <w:rsid w:val="0067787C"/>
    <w:rsid w:val="00683E31"/>
    <w:rsid w:val="00685908"/>
    <w:rsid w:val="00685A6B"/>
    <w:rsid w:val="00693744"/>
    <w:rsid w:val="006964B2"/>
    <w:rsid w:val="00697248"/>
    <w:rsid w:val="006B2887"/>
    <w:rsid w:val="006C2D9B"/>
    <w:rsid w:val="006D4BF8"/>
    <w:rsid w:val="006E1DAF"/>
    <w:rsid w:val="006E6A97"/>
    <w:rsid w:val="006F09B5"/>
    <w:rsid w:val="007002FB"/>
    <w:rsid w:val="007004B3"/>
    <w:rsid w:val="007044C0"/>
    <w:rsid w:val="00706B73"/>
    <w:rsid w:val="00707927"/>
    <w:rsid w:val="00711281"/>
    <w:rsid w:val="007127E6"/>
    <w:rsid w:val="0071547C"/>
    <w:rsid w:val="00716262"/>
    <w:rsid w:val="007275E3"/>
    <w:rsid w:val="00732993"/>
    <w:rsid w:val="00733B00"/>
    <w:rsid w:val="00736A08"/>
    <w:rsid w:val="0074387F"/>
    <w:rsid w:val="0074424B"/>
    <w:rsid w:val="00747C8F"/>
    <w:rsid w:val="00760683"/>
    <w:rsid w:val="00765166"/>
    <w:rsid w:val="00766F64"/>
    <w:rsid w:val="007720B6"/>
    <w:rsid w:val="00772595"/>
    <w:rsid w:val="00783ED4"/>
    <w:rsid w:val="0078447D"/>
    <w:rsid w:val="0079319C"/>
    <w:rsid w:val="007A1176"/>
    <w:rsid w:val="007A42F8"/>
    <w:rsid w:val="007B33BC"/>
    <w:rsid w:val="007C1685"/>
    <w:rsid w:val="007C3563"/>
    <w:rsid w:val="007C39AE"/>
    <w:rsid w:val="007C7560"/>
    <w:rsid w:val="007C772F"/>
    <w:rsid w:val="007D02D7"/>
    <w:rsid w:val="007D03B6"/>
    <w:rsid w:val="007D2C9C"/>
    <w:rsid w:val="007D2E72"/>
    <w:rsid w:val="007D73FF"/>
    <w:rsid w:val="007E40CE"/>
    <w:rsid w:val="007E566D"/>
    <w:rsid w:val="007E6148"/>
    <w:rsid w:val="007E7863"/>
    <w:rsid w:val="007F17C8"/>
    <w:rsid w:val="007F1FF8"/>
    <w:rsid w:val="007F218A"/>
    <w:rsid w:val="007F394B"/>
    <w:rsid w:val="00801FB7"/>
    <w:rsid w:val="008049AD"/>
    <w:rsid w:val="00813F64"/>
    <w:rsid w:val="0081580E"/>
    <w:rsid w:val="00827140"/>
    <w:rsid w:val="0083467E"/>
    <w:rsid w:val="00835B39"/>
    <w:rsid w:val="00840B86"/>
    <w:rsid w:val="008422EE"/>
    <w:rsid w:val="00842308"/>
    <w:rsid w:val="008435E9"/>
    <w:rsid w:val="008442E0"/>
    <w:rsid w:val="00844AC5"/>
    <w:rsid w:val="00847184"/>
    <w:rsid w:val="008507E4"/>
    <w:rsid w:val="008509F6"/>
    <w:rsid w:val="00861C6C"/>
    <w:rsid w:val="0086213E"/>
    <w:rsid w:val="00865290"/>
    <w:rsid w:val="008705FF"/>
    <w:rsid w:val="00881407"/>
    <w:rsid w:val="00881DED"/>
    <w:rsid w:val="00885972"/>
    <w:rsid w:val="00887F58"/>
    <w:rsid w:val="0089116B"/>
    <w:rsid w:val="00894408"/>
    <w:rsid w:val="008961A6"/>
    <w:rsid w:val="008965DC"/>
    <w:rsid w:val="008A10A6"/>
    <w:rsid w:val="008A70D8"/>
    <w:rsid w:val="008B21C7"/>
    <w:rsid w:val="008B533B"/>
    <w:rsid w:val="008B719F"/>
    <w:rsid w:val="008B79EC"/>
    <w:rsid w:val="008C6598"/>
    <w:rsid w:val="008D11C4"/>
    <w:rsid w:val="008D1981"/>
    <w:rsid w:val="008D4497"/>
    <w:rsid w:val="008D5E50"/>
    <w:rsid w:val="008D72E2"/>
    <w:rsid w:val="008D7916"/>
    <w:rsid w:val="008E1D1E"/>
    <w:rsid w:val="008E236A"/>
    <w:rsid w:val="008E42BC"/>
    <w:rsid w:val="008E746B"/>
    <w:rsid w:val="008F0804"/>
    <w:rsid w:val="008F3FDF"/>
    <w:rsid w:val="0090212F"/>
    <w:rsid w:val="009030BC"/>
    <w:rsid w:val="00915561"/>
    <w:rsid w:val="00922ACB"/>
    <w:rsid w:val="0092355B"/>
    <w:rsid w:val="009237A1"/>
    <w:rsid w:val="00940A8D"/>
    <w:rsid w:val="009464EA"/>
    <w:rsid w:val="009551B3"/>
    <w:rsid w:val="009646FC"/>
    <w:rsid w:val="00965503"/>
    <w:rsid w:val="0096626E"/>
    <w:rsid w:val="009669F1"/>
    <w:rsid w:val="00966F73"/>
    <w:rsid w:val="00985102"/>
    <w:rsid w:val="009909B8"/>
    <w:rsid w:val="0099302A"/>
    <w:rsid w:val="009956E4"/>
    <w:rsid w:val="009A011B"/>
    <w:rsid w:val="009A3097"/>
    <w:rsid w:val="009A674C"/>
    <w:rsid w:val="009B0130"/>
    <w:rsid w:val="009B0A48"/>
    <w:rsid w:val="009B2640"/>
    <w:rsid w:val="009B2F71"/>
    <w:rsid w:val="009D0E73"/>
    <w:rsid w:val="009D1EFC"/>
    <w:rsid w:val="009D7B8C"/>
    <w:rsid w:val="009E3AB9"/>
    <w:rsid w:val="009F2EE8"/>
    <w:rsid w:val="009F4B2D"/>
    <w:rsid w:val="00A02D34"/>
    <w:rsid w:val="00A152CC"/>
    <w:rsid w:val="00A1547F"/>
    <w:rsid w:val="00A16759"/>
    <w:rsid w:val="00A22941"/>
    <w:rsid w:val="00A303A0"/>
    <w:rsid w:val="00A31F6C"/>
    <w:rsid w:val="00A40A9D"/>
    <w:rsid w:val="00A47684"/>
    <w:rsid w:val="00A537BC"/>
    <w:rsid w:val="00A662D4"/>
    <w:rsid w:val="00A66DA7"/>
    <w:rsid w:val="00A67D67"/>
    <w:rsid w:val="00A70DA7"/>
    <w:rsid w:val="00A83DD8"/>
    <w:rsid w:val="00A846E7"/>
    <w:rsid w:val="00A90ABF"/>
    <w:rsid w:val="00A91150"/>
    <w:rsid w:val="00A924F9"/>
    <w:rsid w:val="00AA168F"/>
    <w:rsid w:val="00AA2620"/>
    <w:rsid w:val="00AB020F"/>
    <w:rsid w:val="00AB4184"/>
    <w:rsid w:val="00AB4FAC"/>
    <w:rsid w:val="00AC1F59"/>
    <w:rsid w:val="00AC3F69"/>
    <w:rsid w:val="00AC540F"/>
    <w:rsid w:val="00AC60DF"/>
    <w:rsid w:val="00AE57C8"/>
    <w:rsid w:val="00AE7923"/>
    <w:rsid w:val="00AF20C1"/>
    <w:rsid w:val="00AF39C2"/>
    <w:rsid w:val="00AF5158"/>
    <w:rsid w:val="00AF7E46"/>
    <w:rsid w:val="00B00282"/>
    <w:rsid w:val="00B03927"/>
    <w:rsid w:val="00B05E0D"/>
    <w:rsid w:val="00B05F68"/>
    <w:rsid w:val="00B100B4"/>
    <w:rsid w:val="00B25BB7"/>
    <w:rsid w:val="00B25FFE"/>
    <w:rsid w:val="00B3773F"/>
    <w:rsid w:val="00B37D29"/>
    <w:rsid w:val="00B57E67"/>
    <w:rsid w:val="00B6796D"/>
    <w:rsid w:val="00B73C5B"/>
    <w:rsid w:val="00B801AC"/>
    <w:rsid w:val="00B8686E"/>
    <w:rsid w:val="00B95289"/>
    <w:rsid w:val="00BA2B02"/>
    <w:rsid w:val="00BA4867"/>
    <w:rsid w:val="00BA4A9F"/>
    <w:rsid w:val="00BA5A36"/>
    <w:rsid w:val="00BB0022"/>
    <w:rsid w:val="00BB03BE"/>
    <w:rsid w:val="00BB4D20"/>
    <w:rsid w:val="00BB5C5E"/>
    <w:rsid w:val="00BB5CC2"/>
    <w:rsid w:val="00BC1F12"/>
    <w:rsid w:val="00BC1FE2"/>
    <w:rsid w:val="00BD0FAF"/>
    <w:rsid w:val="00BD20E7"/>
    <w:rsid w:val="00BD30AB"/>
    <w:rsid w:val="00BD4CB0"/>
    <w:rsid w:val="00BD59E3"/>
    <w:rsid w:val="00BD6A77"/>
    <w:rsid w:val="00BE0D3A"/>
    <w:rsid w:val="00BE10AE"/>
    <w:rsid w:val="00BE1F00"/>
    <w:rsid w:val="00BF0561"/>
    <w:rsid w:val="00BF227C"/>
    <w:rsid w:val="00BF289A"/>
    <w:rsid w:val="00BF35EA"/>
    <w:rsid w:val="00C03A93"/>
    <w:rsid w:val="00C056CF"/>
    <w:rsid w:val="00C05874"/>
    <w:rsid w:val="00C20E60"/>
    <w:rsid w:val="00C22BA0"/>
    <w:rsid w:val="00C25EB2"/>
    <w:rsid w:val="00C2680F"/>
    <w:rsid w:val="00C30BEB"/>
    <w:rsid w:val="00C33D33"/>
    <w:rsid w:val="00C367F2"/>
    <w:rsid w:val="00C3712C"/>
    <w:rsid w:val="00C4161A"/>
    <w:rsid w:val="00C42C6E"/>
    <w:rsid w:val="00C42DE1"/>
    <w:rsid w:val="00C45A00"/>
    <w:rsid w:val="00C505BB"/>
    <w:rsid w:val="00C50765"/>
    <w:rsid w:val="00C51F7B"/>
    <w:rsid w:val="00C54E54"/>
    <w:rsid w:val="00C631B6"/>
    <w:rsid w:val="00C6786C"/>
    <w:rsid w:val="00C73233"/>
    <w:rsid w:val="00C73625"/>
    <w:rsid w:val="00C818D5"/>
    <w:rsid w:val="00C823E4"/>
    <w:rsid w:val="00C90D7D"/>
    <w:rsid w:val="00C96FD0"/>
    <w:rsid w:val="00C97041"/>
    <w:rsid w:val="00CA4757"/>
    <w:rsid w:val="00CA7969"/>
    <w:rsid w:val="00CB50D7"/>
    <w:rsid w:val="00CB6D39"/>
    <w:rsid w:val="00CC0D6E"/>
    <w:rsid w:val="00CC48E9"/>
    <w:rsid w:val="00CC71CA"/>
    <w:rsid w:val="00CC7D66"/>
    <w:rsid w:val="00CD2CCD"/>
    <w:rsid w:val="00CD669F"/>
    <w:rsid w:val="00CD680C"/>
    <w:rsid w:val="00CE048B"/>
    <w:rsid w:val="00CE57D7"/>
    <w:rsid w:val="00D01596"/>
    <w:rsid w:val="00D016AD"/>
    <w:rsid w:val="00D03B79"/>
    <w:rsid w:val="00D04014"/>
    <w:rsid w:val="00D13503"/>
    <w:rsid w:val="00D141A2"/>
    <w:rsid w:val="00D3215B"/>
    <w:rsid w:val="00D32EDB"/>
    <w:rsid w:val="00D34E35"/>
    <w:rsid w:val="00D40369"/>
    <w:rsid w:val="00D4178E"/>
    <w:rsid w:val="00D41C9B"/>
    <w:rsid w:val="00D45E51"/>
    <w:rsid w:val="00D50BE9"/>
    <w:rsid w:val="00D60E33"/>
    <w:rsid w:val="00D63938"/>
    <w:rsid w:val="00D7749C"/>
    <w:rsid w:val="00D816D6"/>
    <w:rsid w:val="00D84949"/>
    <w:rsid w:val="00D84A14"/>
    <w:rsid w:val="00D93607"/>
    <w:rsid w:val="00D947C2"/>
    <w:rsid w:val="00DA32B5"/>
    <w:rsid w:val="00DA5CF1"/>
    <w:rsid w:val="00DA6ADF"/>
    <w:rsid w:val="00DB0B24"/>
    <w:rsid w:val="00DB2380"/>
    <w:rsid w:val="00DC0B78"/>
    <w:rsid w:val="00DC1E3B"/>
    <w:rsid w:val="00DD247D"/>
    <w:rsid w:val="00DD5931"/>
    <w:rsid w:val="00DD63D1"/>
    <w:rsid w:val="00DE3087"/>
    <w:rsid w:val="00DE573F"/>
    <w:rsid w:val="00DF5880"/>
    <w:rsid w:val="00E00BD0"/>
    <w:rsid w:val="00E015FB"/>
    <w:rsid w:val="00E016EC"/>
    <w:rsid w:val="00E1254B"/>
    <w:rsid w:val="00E148FE"/>
    <w:rsid w:val="00E163BA"/>
    <w:rsid w:val="00E35697"/>
    <w:rsid w:val="00E35754"/>
    <w:rsid w:val="00E4311C"/>
    <w:rsid w:val="00E47B3D"/>
    <w:rsid w:val="00E5583B"/>
    <w:rsid w:val="00E57558"/>
    <w:rsid w:val="00E63EA4"/>
    <w:rsid w:val="00E6561A"/>
    <w:rsid w:val="00E75501"/>
    <w:rsid w:val="00E77319"/>
    <w:rsid w:val="00E82F15"/>
    <w:rsid w:val="00E850C8"/>
    <w:rsid w:val="00E90F6F"/>
    <w:rsid w:val="00E911B0"/>
    <w:rsid w:val="00E919C8"/>
    <w:rsid w:val="00E91E17"/>
    <w:rsid w:val="00E9492A"/>
    <w:rsid w:val="00E95298"/>
    <w:rsid w:val="00E96221"/>
    <w:rsid w:val="00EA2C26"/>
    <w:rsid w:val="00EB2ADA"/>
    <w:rsid w:val="00EB3B53"/>
    <w:rsid w:val="00EB4A70"/>
    <w:rsid w:val="00ED14E1"/>
    <w:rsid w:val="00ED160B"/>
    <w:rsid w:val="00ED5C24"/>
    <w:rsid w:val="00ED7A31"/>
    <w:rsid w:val="00EE0E1E"/>
    <w:rsid w:val="00EE421C"/>
    <w:rsid w:val="00EF078F"/>
    <w:rsid w:val="00EF1987"/>
    <w:rsid w:val="00EF1DA6"/>
    <w:rsid w:val="00EF282D"/>
    <w:rsid w:val="00EF3554"/>
    <w:rsid w:val="00EF5676"/>
    <w:rsid w:val="00F21CD7"/>
    <w:rsid w:val="00F22A90"/>
    <w:rsid w:val="00F26CFC"/>
    <w:rsid w:val="00F30F85"/>
    <w:rsid w:val="00F31DAC"/>
    <w:rsid w:val="00F34346"/>
    <w:rsid w:val="00F349B5"/>
    <w:rsid w:val="00F37F44"/>
    <w:rsid w:val="00F44A1F"/>
    <w:rsid w:val="00F5131E"/>
    <w:rsid w:val="00F53703"/>
    <w:rsid w:val="00F569B2"/>
    <w:rsid w:val="00F62780"/>
    <w:rsid w:val="00F63071"/>
    <w:rsid w:val="00F66B9B"/>
    <w:rsid w:val="00F66E13"/>
    <w:rsid w:val="00F66F7B"/>
    <w:rsid w:val="00F67574"/>
    <w:rsid w:val="00F743E3"/>
    <w:rsid w:val="00F80094"/>
    <w:rsid w:val="00F81829"/>
    <w:rsid w:val="00F87358"/>
    <w:rsid w:val="00F9189C"/>
    <w:rsid w:val="00F918EB"/>
    <w:rsid w:val="00F926E3"/>
    <w:rsid w:val="00FA0899"/>
    <w:rsid w:val="00FB516A"/>
    <w:rsid w:val="00FC0BDF"/>
    <w:rsid w:val="00FD14A8"/>
    <w:rsid w:val="00FD42B5"/>
    <w:rsid w:val="00FD5A7A"/>
    <w:rsid w:val="00FE0754"/>
    <w:rsid w:val="00FE185C"/>
    <w:rsid w:val="00FE4629"/>
    <w:rsid w:val="00FE5A6B"/>
    <w:rsid w:val="00FF50AE"/>
    <w:rsid w:val="00FF66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61AD7E"/>
  <w15:chartTrackingRefBased/>
  <w15:docId w15:val="{36E08971-3028-4D22-ABFB-07FF2A263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048B"/>
    <w:pPr>
      <w:spacing w:after="0" w:line="240" w:lineRule="auto"/>
    </w:pPr>
    <w:rPr>
      <w:rFonts w:ascii="Times New Roman" w:eastAsia="Times New Roman" w:hAnsi="Times New Roman" w:cs="Times New Roman"/>
      <w:kern w:val="0"/>
      <w:lang w:eastAsia="en-AU"/>
      <w14:ligatures w14:val="none"/>
    </w:rPr>
  </w:style>
  <w:style w:type="paragraph" w:styleId="Heading1">
    <w:name w:val="heading 1"/>
    <w:basedOn w:val="Normal"/>
    <w:next w:val="Normal"/>
    <w:link w:val="Heading1Char"/>
    <w:uiPriority w:val="9"/>
    <w:qFormat/>
    <w:rsid w:val="0051783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1783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1783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1783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1783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1783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1783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1783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1783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783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1783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1783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1783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1783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1783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1783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1783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1783F"/>
    <w:rPr>
      <w:rFonts w:eastAsiaTheme="majorEastAsia" w:cstheme="majorBidi"/>
      <w:color w:val="272727" w:themeColor="text1" w:themeTint="D8"/>
    </w:rPr>
  </w:style>
  <w:style w:type="paragraph" w:styleId="Title">
    <w:name w:val="Title"/>
    <w:basedOn w:val="Normal"/>
    <w:next w:val="Normal"/>
    <w:link w:val="TitleChar"/>
    <w:uiPriority w:val="10"/>
    <w:qFormat/>
    <w:rsid w:val="0051783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1783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1783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1783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1783F"/>
    <w:pPr>
      <w:spacing w:before="160"/>
      <w:jc w:val="center"/>
    </w:pPr>
    <w:rPr>
      <w:i/>
      <w:iCs/>
      <w:color w:val="404040" w:themeColor="text1" w:themeTint="BF"/>
    </w:rPr>
  </w:style>
  <w:style w:type="character" w:customStyle="1" w:styleId="QuoteChar">
    <w:name w:val="Quote Char"/>
    <w:basedOn w:val="DefaultParagraphFont"/>
    <w:link w:val="Quote"/>
    <w:uiPriority w:val="29"/>
    <w:rsid w:val="0051783F"/>
    <w:rPr>
      <w:i/>
      <w:iCs/>
      <w:color w:val="404040" w:themeColor="text1" w:themeTint="BF"/>
    </w:rPr>
  </w:style>
  <w:style w:type="paragraph" w:styleId="ListParagraph">
    <w:name w:val="List Paragraph"/>
    <w:basedOn w:val="Normal"/>
    <w:uiPriority w:val="34"/>
    <w:qFormat/>
    <w:rsid w:val="0051783F"/>
    <w:pPr>
      <w:ind w:left="720"/>
      <w:contextualSpacing/>
    </w:pPr>
  </w:style>
  <w:style w:type="character" w:styleId="IntenseEmphasis">
    <w:name w:val="Intense Emphasis"/>
    <w:basedOn w:val="DefaultParagraphFont"/>
    <w:uiPriority w:val="21"/>
    <w:qFormat/>
    <w:rsid w:val="0051783F"/>
    <w:rPr>
      <w:i/>
      <w:iCs/>
      <w:color w:val="0F4761" w:themeColor="accent1" w:themeShade="BF"/>
    </w:rPr>
  </w:style>
  <w:style w:type="paragraph" w:styleId="IntenseQuote">
    <w:name w:val="Intense Quote"/>
    <w:basedOn w:val="Normal"/>
    <w:next w:val="Normal"/>
    <w:link w:val="IntenseQuoteChar"/>
    <w:uiPriority w:val="30"/>
    <w:qFormat/>
    <w:rsid w:val="0051783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1783F"/>
    <w:rPr>
      <w:i/>
      <w:iCs/>
      <w:color w:val="0F4761" w:themeColor="accent1" w:themeShade="BF"/>
    </w:rPr>
  </w:style>
  <w:style w:type="character" w:styleId="IntenseReference">
    <w:name w:val="Intense Reference"/>
    <w:basedOn w:val="DefaultParagraphFont"/>
    <w:uiPriority w:val="32"/>
    <w:qFormat/>
    <w:rsid w:val="0051783F"/>
    <w:rPr>
      <w:b/>
      <w:bCs/>
      <w:smallCaps/>
      <w:color w:val="0F4761" w:themeColor="accent1" w:themeShade="BF"/>
      <w:spacing w:val="5"/>
    </w:rPr>
  </w:style>
  <w:style w:type="paragraph" w:styleId="Bibliography">
    <w:name w:val="Bibliography"/>
    <w:basedOn w:val="Normal"/>
    <w:next w:val="Normal"/>
    <w:uiPriority w:val="37"/>
    <w:unhideWhenUsed/>
    <w:rsid w:val="0006597E"/>
    <w:pPr>
      <w:tabs>
        <w:tab w:val="left" w:pos="264"/>
      </w:tabs>
      <w:spacing w:line="480" w:lineRule="auto"/>
      <w:ind w:left="264" w:hanging="264"/>
    </w:pPr>
  </w:style>
  <w:style w:type="paragraph" w:styleId="Header">
    <w:name w:val="header"/>
    <w:basedOn w:val="Normal"/>
    <w:link w:val="HeaderChar"/>
    <w:uiPriority w:val="99"/>
    <w:unhideWhenUsed/>
    <w:rsid w:val="001E5045"/>
    <w:pPr>
      <w:tabs>
        <w:tab w:val="center" w:pos="4513"/>
        <w:tab w:val="right" w:pos="9026"/>
      </w:tabs>
    </w:pPr>
  </w:style>
  <w:style w:type="character" w:customStyle="1" w:styleId="HeaderChar">
    <w:name w:val="Header Char"/>
    <w:basedOn w:val="DefaultParagraphFont"/>
    <w:link w:val="Header"/>
    <w:uiPriority w:val="99"/>
    <w:rsid w:val="001E5045"/>
    <w:rPr>
      <w:rFonts w:ascii="Times New Roman" w:eastAsia="Times New Roman" w:hAnsi="Times New Roman" w:cs="Times New Roman"/>
      <w:kern w:val="0"/>
      <w:lang w:eastAsia="en-AU"/>
      <w14:ligatures w14:val="none"/>
    </w:rPr>
  </w:style>
  <w:style w:type="paragraph" w:styleId="Footer">
    <w:name w:val="footer"/>
    <w:basedOn w:val="Normal"/>
    <w:link w:val="FooterChar"/>
    <w:uiPriority w:val="99"/>
    <w:unhideWhenUsed/>
    <w:rsid w:val="001E5045"/>
    <w:pPr>
      <w:tabs>
        <w:tab w:val="center" w:pos="4513"/>
        <w:tab w:val="right" w:pos="9026"/>
      </w:tabs>
    </w:pPr>
  </w:style>
  <w:style w:type="character" w:customStyle="1" w:styleId="FooterChar">
    <w:name w:val="Footer Char"/>
    <w:basedOn w:val="DefaultParagraphFont"/>
    <w:link w:val="Footer"/>
    <w:uiPriority w:val="99"/>
    <w:rsid w:val="001E5045"/>
    <w:rPr>
      <w:rFonts w:ascii="Times New Roman" w:eastAsia="Times New Roman" w:hAnsi="Times New Roman" w:cs="Times New Roman"/>
      <w:kern w:val="0"/>
      <w:lang w:eastAsia="en-AU"/>
      <w14:ligatures w14:val="none"/>
    </w:rPr>
  </w:style>
  <w:style w:type="character" w:styleId="Hyperlink">
    <w:name w:val="Hyperlink"/>
    <w:basedOn w:val="DefaultParagraphFont"/>
    <w:uiPriority w:val="99"/>
    <w:unhideWhenUsed/>
    <w:rsid w:val="00271166"/>
    <w:rPr>
      <w:color w:val="467886" w:themeColor="hyperlink"/>
      <w:u w:val="single"/>
    </w:rPr>
  </w:style>
  <w:style w:type="character" w:styleId="UnresolvedMention">
    <w:name w:val="Unresolved Mention"/>
    <w:basedOn w:val="DefaultParagraphFont"/>
    <w:uiPriority w:val="99"/>
    <w:semiHidden/>
    <w:unhideWhenUsed/>
    <w:rsid w:val="00271166"/>
    <w:rPr>
      <w:color w:val="605E5C"/>
      <w:shd w:val="clear" w:color="auto" w:fill="E1DFDD"/>
    </w:rPr>
  </w:style>
  <w:style w:type="character" w:styleId="FollowedHyperlink">
    <w:name w:val="FollowedHyperlink"/>
    <w:basedOn w:val="DefaultParagraphFont"/>
    <w:uiPriority w:val="99"/>
    <w:semiHidden/>
    <w:unhideWhenUsed/>
    <w:rsid w:val="00271166"/>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2035448">
      <w:bodyDiv w:val="1"/>
      <w:marLeft w:val="0"/>
      <w:marRight w:val="0"/>
      <w:marTop w:val="0"/>
      <w:marBottom w:val="0"/>
      <w:divBdr>
        <w:top w:val="none" w:sz="0" w:space="0" w:color="auto"/>
        <w:left w:val="none" w:sz="0" w:space="0" w:color="auto"/>
        <w:bottom w:val="none" w:sz="0" w:space="0" w:color="auto"/>
        <w:right w:val="none" w:sz="0" w:space="0" w:color="auto"/>
      </w:divBdr>
    </w:div>
    <w:div w:id="197354983">
      <w:bodyDiv w:val="1"/>
      <w:marLeft w:val="0"/>
      <w:marRight w:val="0"/>
      <w:marTop w:val="0"/>
      <w:marBottom w:val="0"/>
      <w:divBdr>
        <w:top w:val="none" w:sz="0" w:space="0" w:color="auto"/>
        <w:left w:val="none" w:sz="0" w:space="0" w:color="auto"/>
        <w:bottom w:val="none" w:sz="0" w:space="0" w:color="auto"/>
        <w:right w:val="none" w:sz="0" w:space="0" w:color="auto"/>
      </w:divBdr>
    </w:div>
    <w:div w:id="246234543">
      <w:bodyDiv w:val="1"/>
      <w:marLeft w:val="0"/>
      <w:marRight w:val="0"/>
      <w:marTop w:val="0"/>
      <w:marBottom w:val="0"/>
      <w:divBdr>
        <w:top w:val="none" w:sz="0" w:space="0" w:color="auto"/>
        <w:left w:val="none" w:sz="0" w:space="0" w:color="auto"/>
        <w:bottom w:val="none" w:sz="0" w:space="0" w:color="auto"/>
        <w:right w:val="none" w:sz="0" w:space="0" w:color="auto"/>
      </w:divBdr>
    </w:div>
    <w:div w:id="314842333">
      <w:bodyDiv w:val="1"/>
      <w:marLeft w:val="0"/>
      <w:marRight w:val="0"/>
      <w:marTop w:val="0"/>
      <w:marBottom w:val="0"/>
      <w:divBdr>
        <w:top w:val="none" w:sz="0" w:space="0" w:color="auto"/>
        <w:left w:val="none" w:sz="0" w:space="0" w:color="auto"/>
        <w:bottom w:val="none" w:sz="0" w:space="0" w:color="auto"/>
        <w:right w:val="none" w:sz="0" w:space="0" w:color="auto"/>
      </w:divBdr>
    </w:div>
    <w:div w:id="348408065">
      <w:bodyDiv w:val="1"/>
      <w:marLeft w:val="0"/>
      <w:marRight w:val="0"/>
      <w:marTop w:val="0"/>
      <w:marBottom w:val="0"/>
      <w:divBdr>
        <w:top w:val="none" w:sz="0" w:space="0" w:color="auto"/>
        <w:left w:val="none" w:sz="0" w:space="0" w:color="auto"/>
        <w:bottom w:val="none" w:sz="0" w:space="0" w:color="auto"/>
        <w:right w:val="none" w:sz="0" w:space="0" w:color="auto"/>
      </w:divBdr>
    </w:div>
    <w:div w:id="426003238">
      <w:bodyDiv w:val="1"/>
      <w:marLeft w:val="0"/>
      <w:marRight w:val="0"/>
      <w:marTop w:val="0"/>
      <w:marBottom w:val="0"/>
      <w:divBdr>
        <w:top w:val="none" w:sz="0" w:space="0" w:color="auto"/>
        <w:left w:val="none" w:sz="0" w:space="0" w:color="auto"/>
        <w:bottom w:val="none" w:sz="0" w:space="0" w:color="auto"/>
        <w:right w:val="none" w:sz="0" w:space="0" w:color="auto"/>
      </w:divBdr>
    </w:div>
    <w:div w:id="742525252">
      <w:bodyDiv w:val="1"/>
      <w:marLeft w:val="0"/>
      <w:marRight w:val="0"/>
      <w:marTop w:val="0"/>
      <w:marBottom w:val="0"/>
      <w:divBdr>
        <w:top w:val="none" w:sz="0" w:space="0" w:color="auto"/>
        <w:left w:val="none" w:sz="0" w:space="0" w:color="auto"/>
        <w:bottom w:val="none" w:sz="0" w:space="0" w:color="auto"/>
        <w:right w:val="none" w:sz="0" w:space="0" w:color="auto"/>
      </w:divBdr>
    </w:div>
    <w:div w:id="802694384">
      <w:bodyDiv w:val="1"/>
      <w:marLeft w:val="0"/>
      <w:marRight w:val="0"/>
      <w:marTop w:val="0"/>
      <w:marBottom w:val="0"/>
      <w:divBdr>
        <w:top w:val="none" w:sz="0" w:space="0" w:color="auto"/>
        <w:left w:val="none" w:sz="0" w:space="0" w:color="auto"/>
        <w:bottom w:val="none" w:sz="0" w:space="0" w:color="auto"/>
        <w:right w:val="none" w:sz="0" w:space="0" w:color="auto"/>
      </w:divBdr>
    </w:div>
    <w:div w:id="1292057837">
      <w:bodyDiv w:val="1"/>
      <w:marLeft w:val="0"/>
      <w:marRight w:val="0"/>
      <w:marTop w:val="0"/>
      <w:marBottom w:val="0"/>
      <w:divBdr>
        <w:top w:val="none" w:sz="0" w:space="0" w:color="auto"/>
        <w:left w:val="none" w:sz="0" w:space="0" w:color="auto"/>
        <w:bottom w:val="none" w:sz="0" w:space="0" w:color="auto"/>
        <w:right w:val="none" w:sz="0" w:space="0" w:color="auto"/>
      </w:divBdr>
    </w:div>
    <w:div w:id="1468430639">
      <w:bodyDiv w:val="1"/>
      <w:marLeft w:val="0"/>
      <w:marRight w:val="0"/>
      <w:marTop w:val="0"/>
      <w:marBottom w:val="0"/>
      <w:divBdr>
        <w:top w:val="none" w:sz="0" w:space="0" w:color="auto"/>
        <w:left w:val="none" w:sz="0" w:space="0" w:color="auto"/>
        <w:bottom w:val="none" w:sz="0" w:space="0" w:color="auto"/>
        <w:right w:val="none" w:sz="0" w:space="0" w:color="auto"/>
      </w:divBdr>
    </w:div>
    <w:div w:id="1528255960">
      <w:bodyDiv w:val="1"/>
      <w:marLeft w:val="0"/>
      <w:marRight w:val="0"/>
      <w:marTop w:val="0"/>
      <w:marBottom w:val="0"/>
      <w:divBdr>
        <w:top w:val="none" w:sz="0" w:space="0" w:color="auto"/>
        <w:left w:val="none" w:sz="0" w:space="0" w:color="auto"/>
        <w:bottom w:val="none" w:sz="0" w:space="0" w:color="auto"/>
        <w:right w:val="none" w:sz="0" w:space="0" w:color="auto"/>
      </w:divBdr>
    </w:div>
    <w:div w:id="1628390289">
      <w:bodyDiv w:val="1"/>
      <w:marLeft w:val="0"/>
      <w:marRight w:val="0"/>
      <w:marTop w:val="0"/>
      <w:marBottom w:val="0"/>
      <w:divBdr>
        <w:top w:val="none" w:sz="0" w:space="0" w:color="auto"/>
        <w:left w:val="none" w:sz="0" w:space="0" w:color="auto"/>
        <w:bottom w:val="none" w:sz="0" w:space="0" w:color="auto"/>
        <w:right w:val="none" w:sz="0" w:space="0" w:color="auto"/>
      </w:divBdr>
    </w:div>
    <w:div w:id="1636636874">
      <w:bodyDiv w:val="1"/>
      <w:marLeft w:val="0"/>
      <w:marRight w:val="0"/>
      <w:marTop w:val="0"/>
      <w:marBottom w:val="0"/>
      <w:divBdr>
        <w:top w:val="none" w:sz="0" w:space="0" w:color="auto"/>
        <w:left w:val="none" w:sz="0" w:space="0" w:color="auto"/>
        <w:bottom w:val="none" w:sz="0" w:space="0" w:color="auto"/>
        <w:right w:val="none" w:sz="0" w:space="0" w:color="auto"/>
      </w:divBdr>
    </w:div>
    <w:div w:id="1789272029">
      <w:bodyDiv w:val="1"/>
      <w:marLeft w:val="0"/>
      <w:marRight w:val="0"/>
      <w:marTop w:val="0"/>
      <w:marBottom w:val="0"/>
      <w:divBdr>
        <w:top w:val="none" w:sz="0" w:space="0" w:color="auto"/>
        <w:left w:val="none" w:sz="0" w:space="0" w:color="auto"/>
        <w:bottom w:val="none" w:sz="0" w:space="0" w:color="auto"/>
        <w:right w:val="none" w:sz="0" w:space="0" w:color="auto"/>
      </w:divBdr>
    </w:div>
    <w:div w:id="1912807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em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tiff"/><Relationship Id="rId12" Type="http://schemas.openxmlformats.org/officeDocument/2006/relationships/image" Target="media/image6.png"/><Relationship Id="rId17" Type="http://schemas.openxmlformats.org/officeDocument/2006/relationships/image" Target="media/image11.emf"/><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png"/><Relationship Id="rId19" Type="http://schemas.openxmlformats.org/officeDocument/2006/relationships/hyperlink" Target="https://github.com/isaak11salami/FOSE7901_Placement1" TargetMode="Externa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703</TotalTime>
  <Pages>14</Pages>
  <Words>11437</Words>
  <Characters>65194</Characters>
  <Application>Microsoft Office Word</Application>
  <DocSecurity>0</DocSecurity>
  <Lines>543</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k Salami</dc:creator>
  <cp:keywords/>
  <dc:description/>
  <cp:lastModifiedBy>Isaak Salami</cp:lastModifiedBy>
  <cp:revision>563</cp:revision>
  <dcterms:created xsi:type="dcterms:W3CDTF">2025-04-04T08:02:00Z</dcterms:created>
  <dcterms:modified xsi:type="dcterms:W3CDTF">2025-04-19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yD4EbmPw"/&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